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B935E" w14:textId="76D0E571" w:rsidR="006D0762" w:rsidRPr="00643A02" w:rsidRDefault="006D0762" w:rsidP="006D0762">
      <w:pPr>
        <w:jc w:val="center"/>
        <w:rPr>
          <w:rFonts w:asciiTheme="majorHAnsi" w:hAnsiTheme="majorHAnsi" w:cstheme="majorHAnsi"/>
          <w:color w:val="1F3864" w:themeColor="accent1" w:themeShade="80"/>
          <w:sz w:val="32"/>
          <w:szCs w:val="32"/>
        </w:rPr>
      </w:pPr>
      <w:bookmarkStart w:id="0" w:name="_Hlk121914871"/>
      <w:r w:rsidRPr="00643A02">
        <w:rPr>
          <w:rFonts w:asciiTheme="majorHAnsi" w:hAnsiTheme="majorHAnsi" w:cstheme="majorHAnsi"/>
          <w:color w:val="1F3864" w:themeColor="accent1" w:themeShade="80"/>
          <w:sz w:val="32"/>
          <w:szCs w:val="32"/>
        </w:rPr>
        <w:t xml:space="preserve">A Qualitative Evaluation of Older People’s Perceptions Towards Optimal Diet </w:t>
      </w:r>
      <w:r w:rsidR="00CE21B6">
        <w:rPr>
          <w:rFonts w:asciiTheme="majorHAnsi" w:hAnsiTheme="majorHAnsi" w:cstheme="majorHAnsi"/>
          <w:color w:val="1F3864" w:themeColor="accent1" w:themeShade="80"/>
          <w:sz w:val="32"/>
          <w:szCs w:val="32"/>
        </w:rPr>
        <w:t>Management</w:t>
      </w:r>
      <w:r w:rsidRPr="00643A02">
        <w:rPr>
          <w:rFonts w:asciiTheme="majorHAnsi" w:hAnsiTheme="majorHAnsi" w:cstheme="majorHAnsi"/>
          <w:color w:val="1F3864" w:themeColor="accent1" w:themeShade="80"/>
          <w:sz w:val="32"/>
          <w:szCs w:val="32"/>
        </w:rPr>
        <w:t xml:space="preserve"> in the Context of Antimicrobial Resistance</w:t>
      </w:r>
    </w:p>
    <w:p w14:paraId="65126A15" w14:textId="77777777" w:rsidR="00D723A5" w:rsidRDefault="00D723A5" w:rsidP="00D723A5"/>
    <w:p w14:paraId="5A6E3F88" w14:textId="3DCA5862" w:rsidR="00D723A5" w:rsidRDefault="00D723A5" w:rsidP="00D723A5">
      <w:bookmarkStart w:id="1" w:name="_Hlk174121907"/>
      <w:r>
        <w:t>Lorna Flintham</w:t>
      </w:r>
      <w:bookmarkEnd w:id="1"/>
      <w:r>
        <w:t>*</w:t>
      </w:r>
      <w:r>
        <w:rPr>
          <w:vertAlign w:val="superscript"/>
        </w:rPr>
        <w:t>1</w:t>
      </w:r>
      <w:r>
        <w:t>, Dr Charlotte Dack</w:t>
      </w:r>
      <w:r>
        <w:rPr>
          <w:vertAlign w:val="superscript"/>
        </w:rPr>
        <w:t>2</w:t>
      </w:r>
      <w:r>
        <w:t>, Dr Francoise Koumanov</w:t>
      </w:r>
      <w:r>
        <w:rPr>
          <w:vertAlign w:val="superscript"/>
        </w:rPr>
        <w:t>1</w:t>
      </w:r>
      <w:r>
        <w:t>, Professor Edward Feil</w:t>
      </w:r>
      <w:r w:rsidR="001E6D23">
        <w:rPr>
          <w:vertAlign w:val="superscript"/>
        </w:rPr>
        <w:t>3</w:t>
      </w:r>
      <w:r>
        <w:t>, Dr Ben Ainsworth</w:t>
      </w:r>
      <w:r w:rsidR="001E6D23">
        <w:rPr>
          <w:vertAlign w:val="superscript"/>
        </w:rPr>
        <w:t>4</w:t>
      </w:r>
      <w:r>
        <w:t xml:space="preserve"> </w:t>
      </w:r>
    </w:p>
    <w:p w14:paraId="76694F78" w14:textId="77777777" w:rsidR="00B13ECD" w:rsidRDefault="00B13ECD" w:rsidP="00D723A5"/>
    <w:p w14:paraId="5AB7BA67" w14:textId="06383F45" w:rsidR="00D723A5" w:rsidRDefault="00B13ECD" w:rsidP="00B13ECD">
      <w:pPr>
        <w:spacing w:after="0"/>
      </w:pPr>
      <w:r>
        <w:rPr>
          <w:vertAlign w:val="superscript"/>
        </w:rPr>
        <w:t>1</w:t>
      </w:r>
      <w:r>
        <w:t xml:space="preserve">Department for Health, </w:t>
      </w:r>
      <w:r w:rsidR="001E6D23" w:rsidRPr="001E6D23">
        <w:t>Faculty of Humanities and Social Sciences</w:t>
      </w:r>
      <w:r w:rsidR="001E6D23">
        <w:t>,</w:t>
      </w:r>
      <w:r w:rsidR="001E6D23" w:rsidRPr="001E6D23">
        <w:t xml:space="preserve"> </w:t>
      </w:r>
      <w:r>
        <w:t>University of Bath, Bath, UK</w:t>
      </w:r>
    </w:p>
    <w:p w14:paraId="5B9D5C9C" w14:textId="5D6CAFB5" w:rsidR="00B13ECD" w:rsidRDefault="00B13ECD" w:rsidP="00B13ECD">
      <w:pPr>
        <w:spacing w:after="0"/>
      </w:pPr>
      <w:r>
        <w:rPr>
          <w:vertAlign w:val="superscript"/>
        </w:rPr>
        <w:t>2</w:t>
      </w:r>
      <w:r>
        <w:t xml:space="preserve">Department of Psychology, </w:t>
      </w:r>
      <w:r w:rsidRPr="00B13ECD">
        <w:t>Faculty of Humanities and Social Sciences</w:t>
      </w:r>
      <w:r>
        <w:t>, University of Bath, Bath, UK</w:t>
      </w:r>
    </w:p>
    <w:p w14:paraId="4DF5E059" w14:textId="16C608AD" w:rsidR="00B13ECD" w:rsidRDefault="00B13ECD" w:rsidP="00B13ECD">
      <w:pPr>
        <w:spacing w:after="0"/>
      </w:pPr>
      <w:r>
        <w:rPr>
          <w:vertAlign w:val="superscript"/>
        </w:rPr>
        <w:t>3</w:t>
      </w:r>
      <w:r>
        <w:t xml:space="preserve">Department of Life Sciences, </w:t>
      </w:r>
      <w:r w:rsidR="001E6D23">
        <w:t xml:space="preserve">Faculty of Science, </w:t>
      </w:r>
      <w:r>
        <w:t>University of Bath, Bath, UK</w:t>
      </w:r>
    </w:p>
    <w:p w14:paraId="5489E71C" w14:textId="338906B0" w:rsidR="00B13ECD" w:rsidRPr="00B13ECD" w:rsidRDefault="00B13ECD" w:rsidP="00B13ECD">
      <w:pPr>
        <w:spacing w:after="0"/>
      </w:pPr>
      <w:r>
        <w:rPr>
          <w:vertAlign w:val="superscript"/>
        </w:rPr>
        <w:t>4</w:t>
      </w:r>
      <w:r>
        <w:t xml:space="preserve">Department of Psychology, </w:t>
      </w:r>
      <w:r w:rsidR="001E6D23" w:rsidRPr="001E6D23">
        <w:t>Faculty of Environmental and Life Sciences</w:t>
      </w:r>
      <w:r w:rsidR="001E6D23">
        <w:t>,</w:t>
      </w:r>
      <w:r w:rsidR="001E6D23" w:rsidRPr="001E6D23">
        <w:t xml:space="preserve"> </w:t>
      </w:r>
      <w:r>
        <w:t>University of Southampton, Southampton, UK</w:t>
      </w:r>
    </w:p>
    <w:p w14:paraId="50555024" w14:textId="73F05D4D" w:rsidR="00D723A5" w:rsidRDefault="00D723A5" w:rsidP="00D723A5"/>
    <w:p w14:paraId="67384636" w14:textId="05C315C8" w:rsidR="00D723A5" w:rsidRPr="00D723A5" w:rsidRDefault="00595E7C" w:rsidP="00D723A5">
      <w:r>
        <w:t>*Corresponding Author</w:t>
      </w:r>
      <w:r w:rsidR="00BF0FF0">
        <w:t>:</w:t>
      </w:r>
      <w:r w:rsidR="00BF0FF0" w:rsidRPr="00BF0FF0">
        <w:t xml:space="preserve"> </w:t>
      </w:r>
      <w:r w:rsidR="00BF0FF0">
        <w:t>Lorna Flintham (</w:t>
      </w:r>
      <w:hyperlink r:id="rId11" w:history="1">
        <w:r w:rsidR="00BF0FF0" w:rsidRPr="0051440B">
          <w:rPr>
            <w:rStyle w:val="Hyperlink"/>
          </w:rPr>
          <w:t>Lrf35@bath.ac.uk</w:t>
        </w:r>
      </w:hyperlink>
      <w:r w:rsidR="00BF0FF0">
        <w:t xml:space="preserve">) </w:t>
      </w:r>
      <w:r>
        <w:t xml:space="preserve"> </w:t>
      </w:r>
    </w:p>
    <w:p w14:paraId="5F7BBFD7" w14:textId="35AFB50F" w:rsidR="00001AE0" w:rsidRPr="005E42A6" w:rsidRDefault="006D0762">
      <w:pPr>
        <w:rPr>
          <w:rFonts w:asciiTheme="majorHAnsi" w:hAnsiTheme="majorHAnsi" w:cstheme="majorHAnsi"/>
          <w:color w:val="1F3864" w:themeColor="accent1" w:themeShade="80"/>
          <w:sz w:val="32"/>
          <w:szCs w:val="32"/>
        </w:rPr>
      </w:pPr>
      <w:r>
        <w:rPr>
          <w:rFonts w:asciiTheme="majorHAnsi" w:hAnsiTheme="majorHAnsi" w:cstheme="majorHAnsi"/>
          <w:color w:val="1F3864" w:themeColor="accent1" w:themeShade="80"/>
          <w:sz w:val="32"/>
          <w:szCs w:val="32"/>
        </w:rPr>
        <w:br w:type="page"/>
      </w:r>
    </w:p>
    <w:p w14:paraId="6F36ACF2" w14:textId="77777777" w:rsidR="00001AE0" w:rsidRPr="00B57C5D" w:rsidRDefault="00001AE0" w:rsidP="00643A02">
      <w:pPr>
        <w:pStyle w:val="Heading1"/>
      </w:pPr>
      <w:r w:rsidRPr="00B57C5D">
        <w:lastRenderedPageBreak/>
        <w:t>Abstract</w:t>
      </w:r>
    </w:p>
    <w:p w14:paraId="54703D3E" w14:textId="77777777" w:rsidR="007C049B" w:rsidRDefault="007C049B" w:rsidP="007C049B">
      <w:pPr>
        <w:pStyle w:val="Heading2"/>
      </w:pPr>
      <w:r>
        <w:t>Introduction</w:t>
      </w:r>
    </w:p>
    <w:p w14:paraId="70EA639D" w14:textId="10E2DDD5" w:rsidR="007C049B" w:rsidRDefault="007C049B" w:rsidP="007C049B">
      <w:r>
        <w:t xml:space="preserve">Antimicrobial Resistance (AMR) poses a significant global public health problem. The risk of </w:t>
      </w:r>
      <w:r w:rsidR="00A519DB">
        <w:t xml:space="preserve">developing a reservoir of </w:t>
      </w:r>
      <w:r>
        <w:t xml:space="preserve">antimicrobial resistant genes in the gut is </w:t>
      </w:r>
      <w:r w:rsidR="00A519DB">
        <w:t xml:space="preserve">reportedly </w:t>
      </w:r>
      <w:r>
        <w:t xml:space="preserve">higher with certain diets, rendering </w:t>
      </w:r>
      <w:r w:rsidR="00F535AF">
        <w:t xml:space="preserve">individual </w:t>
      </w:r>
      <w:r>
        <w:t xml:space="preserve">diet-related AMR management a largely untapped approach in AMR mitigation. </w:t>
      </w:r>
      <w:r w:rsidR="00A93BEE">
        <w:t>As a vulnerable population, older people</w:t>
      </w:r>
      <w:r w:rsidR="00A3264A">
        <w:t xml:space="preserve"> are at particular risk of </w:t>
      </w:r>
      <w:r w:rsidR="00FA4E3D">
        <w:t xml:space="preserve">poorer </w:t>
      </w:r>
      <w:r w:rsidR="00A519DB">
        <w:t xml:space="preserve">resistant infection </w:t>
      </w:r>
      <w:r w:rsidR="00A93BEE">
        <w:t xml:space="preserve">outcomes. </w:t>
      </w:r>
      <w:bookmarkStart w:id="2" w:name="_Hlk190699258"/>
      <w:r w:rsidR="00CB4120" w:rsidRPr="00046628">
        <w:t xml:space="preserve">The aim of this study was to explore older people’s perceptions </w:t>
      </w:r>
      <w:r w:rsidR="00CB4120">
        <w:t>of diet and health factors surrounding AMR.</w:t>
      </w:r>
      <w:bookmarkEnd w:id="2"/>
    </w:p>
    <w:p w14:paraId="6AFC740C" w14:textId="77777777" w:rsidR="007C049B" w:rsidRDefault="007C049B" w:rsidP="007C049B">
      <w:pPr>
        <w:pStyle w:val="Heading2"/>
      </w:pPr>
      <w:r>
        <w:t>Method</w:t>
      </w:r>
    </w:p>
    <w:p w14:paraId="71FCCD7E" w14:textId="05B4E96E" w:rsidR="007C049B" w:rsidRDefault="007C049B" w:rsidP="007C049B">
      <w:r>
        <w:t xml:space="preserve">This </w:t>
      </w:r>
      <w:r w:rsidR="00AD64AD">
        <w:t xml:space="preserve">was a </w:t>
      </w:r>
      <w:r w:rsidR="00BA6659">
        <w:t xml:space="preserve">qualitative </w:t>
      </w:r>
      <w:r>
        <w:t>stu</w:t>
      </w:r>
      <w:r w:rsidR="00AD64AD">
        <w:t>dy using s</w:t>
      </w:r>
      <w:r>
        <w:t xml:space="preserve">emi-structured interviews. Purposive convenience sampling </w:t>
      </w:r>
      <w:r w:rsidR="00CF1632">
        <w:t>was used to recruit</w:t>
      </w:r>
      <w:r>
        <w:t xml:space="preserve"> 17 members of the public who were aged 65 years and over and a basic questionnaire was used to </w:t>
      </w:r>
      <w:r w:rsidR="00AD64AD">
        <w:t>collect</w:t>
      </w:r>
      <w:r>
        <w:t xml:space="preserve"> demographic and health data. Interviews were conducted </w:t>
      </w:r>
      <w:r w:rsidR="00D407F6">
        <w:t xml:space="preserve">in-person </w:t>
      </w:r>
      <w:r>
        <w:t xml:space="preserve">in the </w:t>
      </w:r>
      <w:r w:rsidR="00CF1632">
        <w:t xml:space="preserve">UK </w:t>
      </w:r>
      <w:r>
        <w:t>South West region, over Microsoft Teams and via telephone. All interviews were recorded, transcribed and analysed</w:t>
      </w:r>
      <w:r w:rsidR="00AD64AD">
        <w:t xml:space="preserve"> thematically</w:t>
      </w:r>
      <w:r>
        <w:t xml:space="preserve"> for trends and meaning. </w:t>
      </w:r>
    </w:p>
    <w:p w14:paraId="0A645296" w14:textId="77777777" w:rsidR="007C049B" w:rsidRDefault="007C049B" w:rsidP="007C049B">
      <w:pPr>
        <w:pStyle w:val="Heading2"/>
      </w:pPr>
      <w:r>
        <w:t>Results</w:t>
      </w:r>
    </w:p>
    <w:p w14:paraId="45C1090D" w14:textId="26CD6FA6" w:rsidR="007C049B" w:rsidRDefault="007C049B" w:rsidP="007C049B">
      <w:r>
        <w:t xml:space="preserve">Five key themes were identified: </w:t>
      </w:r>
      <w:r w:rsidR="00C31802" w:rsidRPr="00C31802">
        <w:t xml:space="preserve">AMR </w:t>
      </w:r>
      <w:r w:rsidR="006A5EF2">
        <w:t>lack of familiarity</w:t>
      </w:r>
      <w:r>
        <w:t>, a low motivation to change long-term diet to reduce AMR,</w:t>
      </w:r>
      <w:r w:rsidR="00791863">
        <w:t xml:space="preserve"> life enjoyment,</w:t>
      </w:r>
      <w:r>
        <w:t xml:space="preserve"> prioritising general diet behaviours in lieu of AMR management, age-related barrier</w:t>
      </w:r>
      <w:r w:rsidR="00791863">
        <w:t>s</w:t>
      </w:r>
      <w:r>
        <w:t xml:space="preserve"> to behavioural change and healthcare and public</w:t>
      </w:r>
      <w:r w:rsidR="00483039">
        <w:t>-</w:t>
      </w:r>
      <w:r>
        <w:t>led diet-related AMR management. A low awareness of AMR generally appeared to solidify apathy towards the subject and a reluctance to consider any long-term dietary change for the purpose of AMR management. Comparatively, the cohort held strong opinions</w:t>
      </w:r>
      <w:r w:rsidR="00483039">
        <w:t xml:space="preserve"> towards</w:t>
      </w:r>
      <w:r>
        <w:t xml:space="preserve"> diet as a means of maintaining health and health decision-making. </w:t>
      </w:r>
      <w:r w:rsidR="006D0762">
        <w:t>I</w:t>
      </w:r>
      <w:r>
        <w:t xml:space="preserve">ndependent diet management strategies </w:t>
      </w:r>
      <w:r w:rsidR="006D0762">
        <w:t xml:space="preserve">were preferable </w:t>
      </w:r>
      <w:r>
        <w:t xml:space="preserve">over group sessions with the credibility of advice deemed crucial. </w:t>
      </w:r>
    </w:p>
    <w:p w14:paraId="19851948" w14:textId="77777777" w:rsidR="007C049B" w:rsidRDefault="007C049B" w:rsidP="007C049B">
      <w:pPr>
        <w:pStyle w:val="Heading2"/>
      </w:pPr>
      <w:r>
        <w:t>Discussion</w:t>
      </w:r>
    </w:p>
    <w:p w14:paraId="1AC46E56" w14:textId="3240EBE0" w:rsidR="00D13B95" w:rsidRDefault="007C049B" w:rsidP="00D13B95">
      <w:r>
        <w:t xml:space="preserve">The older public’s </w:t>
      </w:r>
      <w:r w:rsidR="006D0762">
        <w:t>unfamiliarity with</w:t>
      </w:r>
      <w:r>
        <w:t xml:space="preserve"> AMR, antibiotics and the influence of diet </w:t>
      </w:r>
      <w:proofErr w:type="gramStart"/>
      <w:r>
        <w:t>demonstrates</w:t>
      </w:r>
      <w:proofErr w:type="gramEnd"/>
      <w:r>
        <w:t xml:space="preserve"> an urgent need for public awareness and education as a preliminary and essential action. Shifting the focus of AMR from an individualistic problem to a collective issue where we need to minimise the harm to others should be considered to inspire public motivation towards this important public health issue. The development of a dietary-related AMR management tool that offers tailored and strategic advice to a public population who already exhibit an existing interest in general dietary health is further recommended. </w:t>
      </w:r>
    </w:p>
    <w:p w14:paraId="2E50E910" w14:textId="77777777" w:rsidR="00C92E96" w:rsidRDefault="00C92E96" w:rsidP="00D13B95"/>
    <w:p w14:paraId="08D728C7" w14:textId="5004CE51" w:rsidR="00C92E96" w:rsidRPr="005E42A6" w:rsidRDefault="00C92E96" w:rsidP="00D13B95">
      <w:pPr>
        <w:rPr>
          <w:b/>
          <w:bCs/>
        </w:rPr>
      </w:pPr>
      <w:r w:rsidRPr="005E42A6">
        <w:rPr>
          <w:b/>
          <w:bCs/>
        </w:rPr>
        <w:t xml:space="preserve">Keywords: Antimicrobial resistance, Health behaviour, One health, </w:t>
      </w:r>
      <w:r w:rsidR="00C43072" w:rsidRPr="005E42A6">
        <w:rPr>
          <w:b/>
          <w:bCs/>
        </w:rPr>
        <w:t xml:space="preserve">Community </w:t>
      </w:r>
      <w:r w:rsidRPr="005E42A6">
        <w:rPr>
          <w:b/>
          <w:bCs/>
        </w:rPr>
        <w:t>Engagement</w:t>
      </w:r>
      <w:r w:rsidR="00C43072" w:rsidRPr="005E42A6">
        <w:rPr>
          <w:b/>
          <w:bCs/>
        </w:rPr>
        <w:t>, Motivation, Older Adults</w:t>
      </w:r>
      <w:r w:rsidR="00E62680" w:rsidRPr="005E42A6">
        <w:rPr>
          <w:b/>
          <w:bCs/>
        </w:rPr>
        <w:t>, Gut microbiome</w:t>
      </w:r>
    </w:p>
    <w:p w14:paraId="73C5C937" w14:textId="77777777" w:rsidR="000E65B1" w:rsidRDefault="000E65B1">
      <w:r>
        <w:br w:type="page"/>
      </w:r>
    </w:p>
    <w:p w14:paraId="6A779DEF" w14:textId="246BBA09" w:rsidR="008D697B" w:rsidRPr="000E65B1" w:rsidRDefault="008D697B" w:rsidP="000E65B1">
      <w:r>
        <w:lastRenderedPageBreak/>
        <w:br w:type="page"/>
      </w:r>
    </w:p>
    <w:p w14:paraId="7CC9A511" w14:textId="6DA4E87B" w:rsidR="00001AE0" w:rsidRDefault="00001AE0" w:rsidP="00643A02">
      <w:pPr>
        <w:pStyle w:val="Heading1"/>
      </w:pPr>
      <w:r w:rsidRPr="00B57C5D">
        <w:lastRenderedPageBreak/>
        <w:t>Introduction</w:t>
      </w:r>
    </w:p>
    <w:p w14:paraId="5ECE767C" w14:textId="77777777" w:rsidR="00443997" w:rsidRDefault="00372E69" w:rsidP="00643A02">
      <w:pPr>
        <w:pStyle w:val="Heading2"/>
      </w:pPr>
      <w:r>
        <w:t>A Global Threat</w:t>
      </w:r>
    </w:p>
    <w:p w14:paraId="0A039284" w14:textId="548B686E" w:rsidR="00EC1CCD" w:rsidRDefault="00CE21B6" w:rsidP="00443997">
      <w:r>
        <w:t>A</w:t>
      </w:r>
      <w:r w:rsidR="00443997">
        <w:t xml:space="preserve">ntimicrobial resistance (AMR), </w:t>
      </w:r>
      <w:r w:rsidR="006507E6">
        <w:t>the process of</w:t>
      </w:r>
      <w:r w:rsidR="00443997">
        <w:t xml:space="preserve"> microbes such as bacteria, fungi and viruses evolv</w:t>
      </w:r>
      <w:r w:rsidR="006507E6">
        <w:t>ing</w:t>
      </w:r>
      <w:r w:rsidR="00443997">
        <w:t xml:space="preserve"> to become resistant to the therapeutic effects of antimicrobials used to eradicate them, </w:t>
      </w:r>
      <w:r>
        <w:t>has been ranked by the World Health Organization (WHO) as one of the top ten threats to global public health</w:t>
      </w:r>
      <w:r w:rsidR="000D5BA6">
        <w:fldChar w:fldCharType="begin"/>
      </w:r>
      <w:r w:rsidR="00EC1CCD">
        <w:instrText xml:space="preserve"> ADDIN EN.CITE &lt;EndNote&gt;&lt;Cite&gt;&lt;Author&gt;World Health Organization&lt;/Author&gt;&lt;Year&gt;2019&lt;/Year&gt;&lt;RecNum&gt;5&lt;/RecNum&gt;&lt;IDText&gt;Ten threats to global health in 2019&lt;/IDText&gt;&lt;DisplayText&gt;(1)&lt;/DisplayText&gt;&lt;record&gt;&lt;rec-number&gt;5&lt;/rec-number&gt;&lt;foreign-keys&gt;&lt;key app="EN" db-id="9t2azsxem5wedyes02qv2t0y5eewf9p9sraa" timestamp="1673448684" guid="b296b654-4953-4445-8bce-a86ec3290237"&gt;5&lt;/key&gt;&lt;/foreign-keys&gt;&lt;ref-type name="Web Page"&gt;12&lt;/ref-type&gt;&lt;contributors&gt;&lt;authors&gt;&lt;author&gt;World Health Organization,&lt;/author&gt;&lt;/authors&gt;&lt;/contributors&gt;&lt;titles&gt;&lt;title&gt;Ten threats to global health in 2019&lt;/title&gt;&lt;/titles&gt;&lt;number&gt;01/12/2022&lt;/number&gt;&lt;dates&gt;&lt;year&gt;2019&lt;/year&gt;&lt;/dates&gt;&lt;urls&gt;&lt;related-urls&gt;&lt;url&gt;https://www.who.int/news-room/spotlight/ten-threats-to-global-health-in-2019&lt;/url&gt;&lt;/related-urls&gt;&lt;/urls&gt;&lt;/record&gt;&lt;/Cite&gt;&lt;/EndNote&gt;</w:instrText>
      </w:r>
      <w:r w:rsidR="000D5BA6">
        <w:fldChar w:fldCharType="separate"/>
      </w:r>
      <w:r w:rsidR="000D5BA6">
        <w:rPr>
          <w:noProof/>
        </w:rPr>
        <w:t>(1)</w:t>
      </w:r>
      <w:r w:rsidR="000D5BA6">
        <w:fldChar w:fldCharType="end"/>
      </w:r>
      <w:r w:rsidR="00443997">
        <w:t>.</w:t>
      </w:r>
      <w:r w:rsidR="005A387D">
        <w:t xml:space="preserve"> Recent data collected as part of the Global Research on Antimicrobial Resistance (GRAM) project suggests that, in 2019, 4.95 million deaths were associated with AMR, of which 1.27 million were attributable to bacterial AMR</w:t>
      </w:r>
      <w:r w:rsidR="00E11E88">
        <w:fldChar w:fldCharType="begin">
          <w:fldData xml:space="preserve">PEVuZE5vdGU+PENpdGU+PEF1dGhvcj5NdXJyYXk8L0F1dGhvcj48WWVhcj4yMDIyPC9ZZWFyPjxS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</w:fldData>
        </w:fldChar>
      </w:r>
      <w:r w:rsidR="00A93BEE">
        <w:instrText xml:space="preserve"> ADDIN EN.CITE </w:instrText>
      </w:r>
      <w:r w:rsidR="00A93BEE">
        <w:fldChar w:fldCharType="begin">
          <w:fldData xml:space="preserve">PEVuZE5vdGU+PENpdGU+PEF1dGhvcj5NdXJyYXk8L0F1dGhvcj48WWVhcj4yMDIyPC9ZZWFyPjxS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</w:fldData>
        </w:fldChar>
      </w:r>
      <w:r w:rsidR="00A93BEE">
        <w:instrText xml:space="preserve"> ADDIN EN.CITE.DATA </w:instrText>
      </w:r>
      <w:r w:rsidR="00A93BEE">
        <w:fldChar w:fldCharType="end"/>
      </w:r>
      <w:r w:rsidR="00E11E88">
        <w:fldChar w:fldCharType="separate"/>
      </w:r>
      <w:r w:rsidR="00E11E88">
        <w:rPr>
          <w:noProof/>
        </w:rPr>
        <w:t>(2)</w:t>
      </w:r>
      <w:r w:rsidR="00E11E88">
        <w:fldChar w:fldCharType="end"/>
      </w:r>
      <w:r w:rsidR="005A387D">
        <w:t>.</w:t>
      </w:r>
      <w:r w:rsidR="00E11E88">
        <w:t xml:space="preserve"> </w:t>
      </w:r>
      <w:r w:rsidR="006507E6">
        <w:t>The findings reinforce th</w:t>
      </w:r>
      <w:r w:rsidR="00A519DB">
        <w:t>ose</w:t>
      </w:r>
      <w:r w:rsidR="006507E6">
        <w:t xml:space="preserve"> of the O’Neill report, projecting 10 million AMR-related deaths every year by 2050, equivalent to one death every three seconds</w:t>
      </w:r>
      <w:r w:rsidR="00E11E88">
        <w:fldChar w:fldCharType="begin"/>
      </w:r>
      <w:r w:rsidR="00A93BEE">
        <w:instrText xml:space="preserve"> ADDIN EN.CITE &lt;EndNote&gt;&lt;Cite&gt;&lt;Author&gt;O&amp;apos;Neill&lt;/Author&gt;&lt;Year&gt;2014&lt;/Year&gt;&lt;RecNum&gt;18&lt;/RecNum&gt;&lt;IDText&gt;Antimicrobial Resistance: Tackling a crisis for the health and wealth of nations&lt;/IDText&gt;&lt;DisplayText&gt;(3)&lt;/DisplayText&gt;&lt;record&gt;&lt;rec-number&gt;18&lt;/rec-number&gt;&lt;foreign-keys&gt;&lt;key app="EN" db-id="9t2azsxem5wedyes02qv2t0y5eewf9p9sraa" timestamp="1673448684" guid="ab8a21e9-5418-4f1a-b2d1-b17495dee9bc"&gt;18&lt;/key&gt;&lt;/foreign-keys&gt;&lt;ref-type name="Web Page"&gt;12&lt;/ref-type&gt;&lt;contributors&gt;&lt;authors&gt;&lt;author&gt;O&amp;apos;Neill, Jim&lt;/author&gt;&lt;/authors&gt;&lt;/contributors&gt;&lt;titles&gt;&lt;title&gt;Antimicrobial Resistance: Tackling a crisis for the health and wealth of nations&lt;/title&gt;&lt;/titles&gt;&lt;number&gt;14/10/22&lt;/number&gt;&lt;dates&gt;&lt;year&gt;2014&lt;/year&gt;&lt;/dates&gt;&lt;urls&gt;&lt;related-urls&gt;&lt;url&gt;https://amr-review.org/sites/default/files/AMR%20Review%20Paper%20-%20Tackling%20a%20crisis%20for%20the%20health%20and%20wealth%20of%20nations_1.pdf&lt;/url&gt;&lt;/related-urls&gt;&lt;/urls&gt;&lt;/record&gt;&lt;/Cite&gt;&lt;/EndNote&gt;</w:instrText>
      </w:r>
      <w:r w:rsidR="00E11E88">
        <w:fldChar w:fldCharType="separate"/>
      </w:r>
      <w:r w:rsidR="00E11E88">
        <w:rPr>
          <w:noProof/>
        </w:rPr>
        <w:t>(3)</w:t>
      </w:r>
      <w:r w:rsidR="00E11E88">
        <w:fldChar w:fldCharType="end"/>
      </w:r>
      <w:r w:rsidR="006507E6">
        <w:t xml:space="preserve">. </w:t>
      </w:r>
      <w:r w:rsidR="005A387D">
        <w:t xml:space="preserve">The global </w:t>
      </w:r>
      <w:r w:rsidR="00372E69">
        <w:t xml:space="preserve">burden of AMR is </w:t>
      </w:r>
      <w:proofErr w:type="gramStart"/>
      <w:r w:rsidR="00CF149C">
        <w:t>considerable</w:t>
      </w:r>
      <w:r w:rsidR="00372E69">
        <w:t>,</w:t>
      </w:r>
      <w:proofErr w:type="gramEnd"/>
      <w:r w:rsidR="00372E69">
        <w:t xml:space="preserve"> it poses a significant threat to human life and requires a diverse and coordinated action plan</w:t>
      </w:r>
      <w:r w:rsidR="00555C15">
        <w:fldChar w:fldCharType="begin">
          <w:fldData xml:space="preserve">PEVuZE5vdGU+PENpdGU+PEF1dGhvcj5Xb3JsZCBIZWFsdGggT3JnYW5pemF0aW9uPC9BdXRob3I+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</w:fldData>
        </w:fldChar>
      </w:r>
      <w:r w:rsidR="00EC1CCD">
        <w:instrText xml:space="preserve"> ADDIN EN.CITE </w:instrText>
      </w:r>
      <w:r w:rsidR="00EC1CCD">
        <w:fldChar w:fldCharType="begin">
          <w:fldData xml:space="preserve">PEVuZE5vdGU+PENpdGU+PEF1dGhvcj5Xb3JsZCBIZWFsdGggT3JnYW5pemF0aW9uPC9BdXRob3I+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</w:fldData>
        </w:fldChar>
      </w:r>
      <w:r w:rsidR="00EC1CCD">
        <w:instrText xml:space="preserve"> ADDIN EN.CITE.DATA </w:instrText>
      </w:r>
      <w:r w:rsidR="00EC1CCD">
        <w:fldChar w:fldCharType="end"/>
      </w:r>
      <w:r w:rsidR="00555C15">
        <w:fldChar w:fldCharType="separate"/>
      </w:r>
      <w:r w:rsidR="00BE07E5">
        <w:rPr>
          <w:noProof/>
        </w:rPr>
        <w:t>(4-6)</w:t>
      </w:r>
      <w:r w:rsidR="00555C15">
        <w:fldChar w:fldCharType="end"/>
      </w:r>
      <w:r w:rsidR="00372E69">
        <w:t>. There is a significant and urgent need to research and better understand the driving factors of</w:t>
      </w:r>
      <w:r w:rsidR="00CF149C">
        <w:t xml:space="preserve"> human behaviour in</w:t>
      </w:r>
      <w:r w:rsidR="00372E69">
        <w:t xml:space="preserve"> AMR to provide the evidence necessary to prevent </w:t>
      </w:r>
      <w:r w:rsidR="00CF149C">
        <w:t>an avoidable and sizeable loss of human life</w:t>
      </w:r>
      <w:r w:rsidR="00EC1CCD">
        <w:t>.</w:t>
      </w:r>
    </w:p>
    <w:p w14:paraId="14F59A1C" w14:textId="2D42EF80" w:rsidR="00BC73D7" w:rsidRDefault="00046628" w:rsidP="00443997">
      <w:r>
        <w:t xml:space="preserve">AMR is a particular concern for vulnerable populations, such as children, </w:t>
      </w:r>
      <w:r w:rsidR="00BC73D7">
        <w:t>older people and immunocompromised individuals</w:t>
      </w:r>
      <w:r w:rsidR="00EC1CCD">
        <w:fldChar w:fldCharType="begin"/>
      </w:r>
      <w:r w:rsidR="00184801">
        <w:instrText xml:space="preserve"> ADDIN EN.CITE &lt;EndNote&gt;&lt;Cite&gt;&lt;Author&gt;Dai&lt;/Author&gt;&lt;Year&gt;2020&lt;/Year&gt;&lt;RecNum&gt;101&lt;/RecNum&gt;&lt;DisplayText&gt;(7)&lt;/DisplayText&gt;&lt;record&gt;&lt;rec-number&gt;101&lt;/rec-number&gt;&lt;foreign-keys&gt;&lt;key app="EN" db-id="9t2azsxem5wedyes02qv2t0y5eewf9p9sraa" timestamp="1680083587" guid="c46848b3-e72b-4592-9e72-a97e8b49b7e8"&gt;101&lt;/key&gt;&lt;/foreign-keys&gt;&lt;ref-type name="Journal Article"&gt;17&lt;/ref-type&gt;&lt;contributors&gt;&lt;authors&gt;&lt;author&gt;Dai, Lei&lt;/author&gt;&lt;author&gt;Sahin, Orhan&lt;/author&gt;&lt;author&gt;Grover, Madhusudan&lt;/author&gt;&lt;author&gt;Zhang, Qijing&lt;/author&gt;&lt;/authors&gt;&lt;/contributors&gt;&lt;titles&gt;&lt;title&gt;New and alternative strategies for the prevention, control, and treatment of antibiotic-resistant Campylobacter&lt;/title&gt;&lt;secondary-title&gt;Translational Research: The Journal of Laboratory and Clinical Medicine&lt;/secondary-title&gt;&lt;/titles&gt;&lt;periodical&gt;&lt;full-title&gt;Translational Research: The Journal of Laboratory and Clinical Medicine&lt;/full-title&gt;&lt;/periodical&gt;&lt;pages&gt;76-88&lt;/pages&gt;&lt;volume&gt;223&lt;/volume&gt;&lt;keywords&gt;&lt;keyword&gt;Antibiotic resistance&lt;/keyword&gt;&lt;keyword&gt;Campylobacter&lt;/keyword&gt;&lt;keyword&gt;Control Strategies&lt;/keyword&gt;&lt;keyword&gt;Therapeutics&lt;/keyword&gt;&lt;/keywords&gt;&lt;dates&gt;&lt;year&gt;2020&lt;/year&gt;&lt;/dates&gt;&lt;pub-location&gt;United States&lt;/pub-location&gt;&lt;publisher&gt;United States: Elsevier Inc&lt;/publisher&gt;&lt;isbn&gt;1931-5244&lt;/isbn&gt;&lt;urls&gt;&lt;/urls&gt;&lt;electronic-resource-num&gt;10.1016/j.trsl.2020.04.009&lt;/electronic-resource-num&gt;&lt;/record&gt;&lt;/Cite&gt;&lt;/EndNote&gt;</w:instrText>
      </w:r>
      <w:r w:rsidR="00EC1CCD">
        <w:fldChar w:fldCharType="separate"/>
      </w:r>
      <w:r w:rsidR="00EC1CCD">
        <w:rPr>
          <w:noProof/>
        </w:rPr>
        <w:t>(7)</w:t>
      </w:r>
      <w:r w:rsidR="00EC1CCD">
        <w:fldChar w:fldCharType="end"/>
      </w:r>
      <w:r w:rsidR="00BC73D7">
        <w:t xml:space="preserve">. Older </w:t>
      </w:r>
      <w:r w:rsidR="00A519DB">
        <w:t xml:space="preserve">people </w:t>
      </w:r>
      <w:r w:rsidR="00BC73D7">
        <w:t>are more likely to experience poor health and have a weaker immune system and, consequently, the majority of antibiotic prescriptions in the UK are provided to those aged 65 years and over</w:t>
      </w:r>
      <w:r w:rsidR="00BC73D7">
        <w:fldChar w:fldCharType="begin"/>
      </w:r>
      <w:r w:rsidR="00EC1CCD">
        <w:instrText xml:space="preserve"> ADDIN EN.CITE &lt;EndNote&gt;&lt;Cite&gt;&lt;Author&gt;UK Health Security Agency&lt;/Author&gt;&lt;Year&gt;2022&lt;/Year&gt;&lt;RecNum&gt;23&lt;/RecNum&gt;&lt;IDText&gt;English surveillance programme for antimicrobial utilisation and resistance (ESPAUR)&lt;/IDText&gt;&lt;DisplayText&gt;(8)&lt;/DisplayText&gt;&lt;record&gt;&lt;rec-number&gt;23&lt;/rec-number&gt;&lt;foreign-keys&gt;&lt;key app="EN" db-id="9t2azsxem5wedyes02qv2t0y5eewf9p9sraa" timestamp="1673448685" guid="c899a062-e619-41ad-9715-5f3d145db48e"&gt;23&lt;/key&gt;&lt;/foreign-keys&gt;&lt;ref-type name="Web Page"&gt;12&lt;/ref-type&gt;&lt;contributors&gt;&lt;authors&gt;&lt;author&gt;UK Health Security Agency,&lt;/author&gt;&lt;/authors&gt;&lt;/contributors&gt;&lt;titles&gt;&lt;title&gt;English surveillance programme for antimicrobial utilisation and resistance (ESPAUR)&lt;/title&gt;&lt;/titles&gt;&lt;number&gt;01/04/2022&lt;/number&gt;&lt;dates&gt;&lt;year&gt;2022&lt;/year&gt;&lt;/dates&gt;&lt;urls&gt;&lt;related-urls&gt;&lt;url&gt;https://assets.publishing.service.gov.uk/government/uploads/system/uploads/attachment_data/file/1118310/ESPAUR-report-2021-to-2022.pdf&lt;/url&gt;&lt;/related-urls&gt;&lt;/urls&gt;&lt;/record&gt;&lt;/Cite&gt;&lt;/EndNote&gt;</w:instrText>
      </w:r>
      <w:r w:rsidR="00BC73D7">
        <w:fldChar w:fldCharType="separate"/>
      </w:r>
      <w:r w:rsidR="00EC1CCD">
        <w:rPr>
          <w:noProof/>
        </w:rPr>
        <w:t>(8)</w:t>
      </w:r>
      <w:r w:rsidR="00BC73D7">
        <w:fldChar w:fldCharType="end"/>
      </w:r>
      <w:r w:rsidR="00BC73D7">
        <w:t xml:space="preserve">. Likewise, </w:t>
      </w:r>
      <w:r w:rsidR="00CF5B24">
        <w:t>the older population are associated with more frequent hospital admissions, exposing them to healthcare</w:t>
      </w:r>
      <w:r w:rsidR="00483039">
        <w:t>-</w:t>
      </w:r>
      <w:r w:rsidR="00CF5B24">
        <w:t>acquired infections, and may receive devices in hospital, such as indwelling catheters, increasing the likelihood of developing an infection further</w:t>
      </w:r>
      <w:r w:rsidR="00CF5B24">
        <w:fldChar w:fldCharType="begin"/>
      </w:r>
      <w:r w:rsidR="00EC1CCD">
        <w:instrText xml:space="preserve"> ADDIN EN.CITE &lt;EndNote&gt;&lt;Cite&gt;&lt;Author&gt;Australian Commission on Safety and Quality in Health Care&lt;/Author&gt;&lt;Year&gt;2022&lt;/Year&gt;&lt;RecNum&gt;91&lt;/RecNum&gt;&lt;IDText&gt;Antibiotics (Antimicrobials) and older people – what you should know&lt;/IDText&gt;&lt;DisplayText&gt;(9)&lt;/DisplayText&gt;&lt;record&gt;&lt;rec-number&gt;91&lt;/rec-number&gt;&lt;foreign-keys&gt;&lt;key app="EN" db-id="9t2azsxem5wedyes02qv2t0y5eewf9p9sraa" timestamp="1677080833" guid="f3925f4c-5d2e-475f-a5a4-a6dac88c7bc2"&gt;91&lt;/key&gt;&lt;/foreign-keys&gt;&lt;ref-type name="Web Page"&gt;12&lt;/ref-type&gt;&lt;contributors&gt;&lt;authors&gt;&lt;author&gt;Australian Commission on Safety and Quality in Health Care, &lt;/author&gt;&lt;/authors&gt;&lt;/contributors&gt;&lt;titles&gt;&lt;title&gt;Antibiotics (Antimicrobials) and older people – what you should know&lt;/title&gt;&lt;/titles&gt;&lt;number&gt;14/02/2023&lt;/number&gt;&lt;dates&gt;&lt;year&gt;2022&lt;/year&gt;&lt;/dates&gt;&lt;urls&gt;&lt;related-urls&gt;&lt;url&gt;https://www.safetyandquality.gov.au/sites/default/files/2022-11/antibiotic_resistance_and_older_people_factsheet.pdf&lt;/url&gt;&lt;/related-urls&gt;&lt;/urls&gt;&lt;/record&gt;&lt;/Cite&gt;&lt;/EndNote&gt;</w:instrText>
      </w:r>
      <w:r w:rsidR="00CF5B24">
        <w:fldChar w:fldCharType="separate"/>
      </w:r>
      <w:r w:rsidR="00EC1CCD">
        <w:rPr>
          <w:noProof/>
        </w:rPr>
        <w:t>(9)</w:t>
      </w:r>
      <w:r w:rsidR="00CF5B24">
        <w:fldChar w:fldCharType="end"/>
      </w:r>
      <w:r w:rsidR="00CF5B24">
        <w:t xml:space="preserve">. Accordingly, </w:t>
      </w:r>
      <w:r w:rsidR="00011333">
        <w:t>older people pose an important target population for potential interventions. T</w:t>
      </w:r>
      <w:r w:rsidR="005A35C7">
        <w:t xml:space="preserve">here is a strong rationale to explore </w:t>
      </w:r>
      <w:r w:rsidR="00EC1CCD">
        <w:t xml:space="preserve">AMR </w:t>
      </w:r>
      <w:r w:rsidR="005A35C7">
        <w:t>perceptions and health behaviours among th</w:t>
      </w:r>
      <w:r w:rsidR="001523D9">
        <w:t>e older population,</w:t>
      </w:r>
      <w:r w:rsidR="00011333">
        <w:t xml:space="preserve"> </w:t>
      </w:r>
      <w:r w:rsidR="005252C5">
        <w:t xml:space="preserve">who are </w:t>
      </w:r>
      <w:r w:rsidR="001C6B4B">
        <w:t xml:space="preserve">more likely to contribute to the likelihood of resistant infections and </w:t>
      </w:r>
      <w:r w:rsidR="001523D9">
        <w:t>b</w:t>
      </w:r>
      <w:r w:rsidR="001C6B4B">
        <w:t xml:space="preserve">e more severely affected by their outcomes. </w:t>
      </w:r>
    </w:p>
    <w:p w14:paraId="31799C25" w14:textId="77777777" w:rsidR="00372E69" w:rsidRDefault="00372E69" w:rsidP="00643A02">
      <w:pPr>
        <w:pStyle w:val="Heading2"/>
      </w:pPr>
      <w:r>
        <w:t>The Role of Diet</w:t>
      </w:r>
      <w:r w:rsidR="00D13B95">
        <w:t xml:space="preserve"> in AMR</w:t>
      </w:r>
    </w:p>
    <w:p w14:paraId="3DBC1D3F" w14:textId="5BAC1833" w:rsidR="00AA76DF" w:rsidRDefault="00485EBD" w:rsidP="00443997">
      <w:r w:rsidRPr="00485EBD">
        <w:t>If microbes are exposed to antibiotics, then the eventual evolution of resistance seems to be mostly inevitable</w:t>
      </w:r>
      <w:r w:rsidR="00EC1CCD">
        <w:fldChar w:fldCharType="begin"/>
      </w:r>
      <w:r w:rsidR="00EE63E3">
        <w:instrText xml:space="preserve"> ADDIN EN.CITE &lt;EndNote&gt;&lt;Cite&gt;&lt;Author&gt;Jesus Blázquez&lt;/Author&gt;&lt;Year&gt;2002&lt;/Year&gt;&lt;RecNum&gt;102&lt;/RecNum&gt;&lt;DisplayText&gt;(10)&lt;/DisplayText&gt;&lt;record&gt;&lt;rec-number&gt;102&lt;/rec-number&gt;&lt;foreign-keys&gt;&lt;key app="EN" db-id="9t2azsxem5wedyes02qv2t0y5eewf9p9sraa" timestamp="1680083978" guid="3c66c2f7-0bde-4901-8a9b-3ff37424cf51"&gt;102&lt;/key&gt;&lt;/foreign-keys&gt;&lt;ref-type name="Journal Article"&gt;17&lt;/ref-type&gt;&lt;contributors&gt;&lt;authors&gt;&lt;author&gt;Jesus Blázquez, Antonio Oliver, José-María Gómez-Gómez&lt;/author&gt;&lt;/authors&gt;&lt;/contributors&gt;&lt;titles&gt;&lt;title&gt;Mutation and evolution of antibiotic resistance: antibiotics as promoters of antibiotic resistance?&lt;/title&gt;&lt;secondary-title&gt;Current Drug Targets&lt;/secondary-title&gt;&lt;/titles&gt;&lt;periodical&gt;&lt;full-title&gt;Current Drug Targets&lt;/full-title&gt;&lt;/periodical&gt;&lt;pages&gt;345-9&lt;/pages&gt;&lt;volume&gt;3&lt;/volume&gt;&lt;number&gt;4&lt;/number&gt;&lt;dates&gt;&lt;year&gt;2002&lt;/year&gt;&lt;/dates&gt;&lt;urls&gt;&lt;/urls&gt;&lt;electronic-resource-num&gt;doi: 10.2174/1389450023347579&lt;/electronic-resource-num&gt;&lt;/record&gt;&lt;/Cite&gt;&lt;/EndNote&gt;</w:instrText>
      </w:r>
      <w:r w:rsidR="00EC1CCD">
        <w:fldChar w:fldCharType="separate"/>
      </w:r>
      <w:r w:rsidR="00EC1CCD">
        <w:rPr>
          <w:noProof/>
        </w:rPr>
        <w:t>(10)</w:t>
      </w:r>
      <w:r w:rsidR="00EC1CCD">
        <w:fldChar w:fldCharType="end"/>
      </w:r>
      <w:r w:rsidR="00443997">
        <w:t>. However, there are various factors that exacerbate the likelihood of resistant strains developing, from inopportune antimicrobial selection to antimicrobial misuse and poor sanitation</w:t>
      </w:r>
      <w:r w:rsidR="00555C15">
        <w:fldChar w:fldCharType="begin"/>
      </w:r>
      <w:r w:rsidR="00EC1CCD">
        <w:instrText xml:space="preserve"> ADDIN EN.CITE &lt;EndNote&gt;&lt;Cite&gt;&lt;Author&gt;World Health Organization&lt;/Author&gt;&lt;Year&gt;2021&lt;/Year&gt;&lt;RecNum&gt;6&lt;/RecNum&gt;&lt;IDText&gt;Antimicrobial Resistance&lt;/IDText&gt;&lt;DisplayText&gt;(11)&lt;/DisplayText&gt;&lt;record&gt;&lt;rec-number&gt;6&lt;/rec-number&gt;&lt;foreign-keys&gt;&lt;key app="EN" db-id="9t2azsxem5wedyes02qv2t0y5eewf9p9sraa" timestamp="1673448684" guid="7e8b3c2d-631c-4ee7-80e2-8bf43e7c8327"&gt;6&lt;/key&gt;&lt;/foreign-keys&gt;&lt;ref-type name="Web Page"&gt;12&lt;/ref-type&gt;&lt;contributors&gt;&lt;authors&gt;&lt;author&gt;World Health Organization,&lt;/author&gt;&lt;/authors&gt;&lt;/contributors&gt;&lt;titles&gt;&lt;title&gt;Antimicrobial Resistance&lt;/title&gt;&lt;/titles&gt;&lt;number&gt;02/12/2022&lt;/number&gt;&lt;dates&gt;&lt;year&gt;2021&lt;/year&gt;&lt;/dates&gt;&lt;urls&gt;&lt;related-urls&gt;&lt;url&gt;https://www.who.int/news-room/fact-sheets/detail/antimicrobial-resistance&lt;/url&gt;&lt;/related-urls&gt;&lt;/urls&gt;&lt;/record&gt;&lt;/Cite&gt;&lt;/EndNote&gt;</w:instrText>
      </w:r>
      <w:r w:rsidR="00555C15">
        <w:fldChar w:fldCharType="separate"/>
      </w:r>
      <w:r w:rsidR="00EC1CCD">
        <w:rPr>
          <w:noProof/>
        </w:rPr>
        <w:t>(11)</w:t>
      </w:r>
      <w:r w:rsidR="00555C15">
        <w:fldChar w:fldCharType="end"/>
      </w:r>
      <w:r w:rsidR="00443997">
        <w:t xml:space="preserve">. </w:t>
      </w:r>
      <w:r w:rsidR="00CA7C6F">
        <w:t>A</w:t>
      </w:r>
      <w:r w:rsidR="00D67A7C">
        <w:t>s antibiotic resistance is encoded in the microbiome, diet may play a key role in our fight against AMR</w:t>
      </w:r>
      <w:r w:rsidR="00A93BEE">
        <w:fldChar w:fldCharType="begin"/>
      </w:r>
      <w:r w:rsidR="00EC1CCD">
        <w:instrText xml:space="preserve"> ADDIN EN.CITE &lt;EndNote&gt;&lt;Cite&gt;&lt;Author&gt;Oliver&lt;/Author&gt;&lt;Year&gt;2022&lt;/Year&gt;&lt;RecNum&gt;8&lt;/RecNum&gt;&lt;DisplayText&gt;(12)&lt;/DisplayText&gt;&lt;record&gt;&lt;rec-number&gt;8&lt;/rec-number&gt;&lt;foreign-keys&gt;&lt;key app="EN" db-id="9t2azsxem5wedyes02qv2t0y5eewf9p9sraa" timestamp="1673448684" guid="05357704-196b-48cd-bed5-ca5e8ee7c698"&gt;8&lt;/key&gt;&lt;/foreign-keys&gt;&lt;ref-type name="Journal Article"&gt;17&lt;/ref-type&gt;&lt;contributors&gt;&lt;authors&gt;&lt;author&gt;Oliver, Andrew&lt;/author&gt;&lt;author&gt;Xue, Zhengyao&lt;/author&gt;&lt;author&gt;Villanueva, Yirui T.&lt;/author&gt;&lt;author&gt;Durbin-Johnson, Blythe&lt;/author&gt;&lt;author&gt;Alkan, Zeynep&lt;/author&gt;&lt;author&gt;Taft, Diana H.&lt;/author&gt;&lt;author&gt;Liu, Jinxin&lt;/author&gt;&lt;author&gt;Korf, Ian&lt;/author&gt;&lt;author&gt;Laugero, Kevin D.&lt;/author&gt;&lt;author&gt;Stephensen, Charles B.&lt;/author&gt;&lt;author&gt;Mills, David A.&lt;/author&gt;&lt;author&gt;Kable, Mary E.&lt;/author&gt;&lt;author&gt;Lemay, Danielle G.&lt;/author&gt;&lt;/authors&gt;&lt;/contributors&gt;&lt;titles&gt;&lt;title&gt;Association of Diet and Antimicrobial Resistance in Healthy U.S. Adults&lt;/title&gt;&lt;secondary-title&gt;mBio&lt;/secondary-title&gt;&lt;/titles&gt;&lt;periodical&gt;&lt;full-title&gt;mBio&lt;/full-title&gt;&lt;/periodical&gt;&lt;pages&gt;e0010122-e0010122&lt;/pages&gt;&lt;volume&gt;13&lt;/volume&gt;&lt;number&gt;3&lt;/number&gt;&lt;keywords&gt;&lt;keyword&gt;antibiotic resistance&lt;/keyword&gt;&lt;keyword&gt;bioinformatics&lt;/keyword&gt;&lt;keyword&gt;diet&lt;/keyword&gt;&lt;keyword&gt;diversity&lt;/keyword&gt;&lt;keyword&gt;fiber&lt;/keyword&gt;&lt;keyword&gt;food&lt;/keyword&gt;&lt;keyword&gt;gut microbes&lt;/keyword&gt;&lt;keyword&gt;human health&lt;/keyword&gt;&lt;keyword&gt;Human Microbiome&lt;/keyword&gt;&lt;keyword&gt;machine learning&lt;/keyword&gt;&lt;keyword&gt;metagenomes&lt;/keyword&gt;&lt;keyword&gt;microbiome&lt;/keyword&gt;&lt;keyword&gt;nutrition&lt;/keyword&gt;&lt;keyword&gt;Research Article&lt;/keyword&gt;&lt;/keywords&gt;&lt;dates&gt;&lt;year&gt;2022&lt;/year&gt;&lt;/dates&gt;&lt;pub-location&gt;United States&lt;/pub-location&gt;&lt;publisher&gt;United States: American Society for Microbiology&lt;/publisher&gt;&lt;isbn&gt;2150-7511&lt;/isbn&gt;&lt;urls&gt;&lt;/urls&gt;&lt;electronic-resource-num&gt;10.1128/mbio.00101-22&lt;/electronic-resource-num&gt;&lt;/record&gt;&lt;/Cite&gt;&lt;/EndNote&gt;</w:instrText>
      </w:r>
      <w:r w:rsidR="00A93BEE">
        <w:fldChar w:fldCharType="separate"/>
      </w:r>
      <w:r w:rsidR="00EC1CCD">
        <w:rPr>
          <w:noProof/>
        </w:rPr>
        <w:t>(12)</w:t>
      </w:r>
      <w:r w:rsidR="00A93BEE">
        <w:fldChar w:fldCharType="end"/>
      </w:r>
      <w:r w:rsidR="00A93BEE">
        <w:t>.</w:t>
      </w:r>
      <w:r w:rsidR="00D67A7C">
        <w:t xml:space="preserve"> </w:t>
      </w:r>
      <w:r w:rsidR="00A93BEE">
        <w:t>I</w:t>
      </w:r>
      <w:r w:rsidR="00D67A7C">
        <w:t xml:space="preserve">nterventions that seek to alter the taxonomic composition of the gut may allow a shift towards a microbiome </w:t>
      </w:r>
      <w:r w:rsidR="00894127">
        <w:t>containing</w:t>
      </w:r>
      <w:r w:rsidR="00D67A7C">
        <w:t xml:space="preserve"> fewer antibiotic resistant genes (ARGs</w:t>
      </w:r>
      <w:r w:rsidR="00AA76DF">
        <w:t>)</w:t>
      </w:r>
      <w:r w:rsidR="00AA76DF" w:rsidRPr="00AA76DF">
        <w:t xml:space="preserve"> </w:t>
      </w:r>
      <w:r w:rsidR="00AA76DF">
        <w:t>as evidence suggests that the long-term consumption of a diverse range of foods place selective pressure on AMR</w:t>
      </w:r>
      <w:r w:rsidR="00555C15">
        <w:fldChar w:fldCharType="begin"/>
      </w:r>
      <w:r w:rsidR="00EC1CCD">
        <w:instrText xml:space="preserve"> ADDIN EN.CITE &lt;EndNote&gt;&lt;Cite&gt;&lt;Author&gt;Oliver&lt;/Author&gt;&lt;Year&gt;2022&lt;/Year&gt;&lt;RecNum&gt;8&lt;/RecNum&gt;&lt;IDText&gt;Association of Diet and Antimicrobial Resistance in Healthy U.S. Adults&lt;/IDText&gt;&lt;DisplayText&gt;(12)&lt;/DisplayText&gt;&lt;record&gt;&lt;rec-number&gt;8&lt;/rec-number&gt;&lt;foreign-keys&gt;&lt;key app="EN" db-id="9t2azsxem5wedyes02qv2t0y5eewf9p9sraa" timestamp="1673448684" guid="05357704-196b-48cd-bed5-ca5e8ee7c698"&gt;8&lt;/key&gt;&lt;/foreign-keys&gt;&lt;ref-type name="Journal Article"&gt;17&lt;/ref-type&gt;&lt;contributors&gt;&lt;authors&gt;&lt;author&gt;Oliver, Andrew&lt;/author&gt;&lt;author&gt;Xue, Zhengyao&lt;/author&gt;&lt;author&gt;Villanueva, Yirui T.&lt;/author&gt;&lt;author&gt;Durbin-Johnson, Blythe&lt;/author&gt;&lt;author&gt;Alkan, Zeynep&lt;/author&gt;&lt;author&gt;Taft, Diana H.&lt;/author&gt;&lt;author&gt;Liu, Jinxin&lt;/author&gt;&lt;author&gt;Korf, Ian&lt;/author&gt;&lt;author&gt;Laugero, Kevin D.&lt;/author&gt;&lt;author&gt;Stephensen, Charles B.&lt;/author&gt;&lt;author&gt;Mills, David A.&lt;/author&gt;&lt;author&gt;Kable, Mary E.&lt;/author&gt;&lt;author&gt;Lemay, Danielle G.&lt;/author&gt;&lt;/authors&gt;&lt;/contributors&gt;&lt;titles&gt;&lt;title&gt;Association of Diet and Antimicrobial Resistance in Healthy U.S. Adults&lt;/title&gt;&lt;secondary-title&gt;mBio&lt;/secondary-title&gt;&lt;/titles&gt;&lt;periodical&gt;&lt;full-title&gt;mBio&lt;/full-title&gt;&lt;/periodical&gt;&lt;pages&gt;e0010122-e0010122&lt;/pages&gt;&lt;volume&gt;13&lt;/volume&gt;&lt;number&gt;3&lt;/number&gt;&lt;keywords&gt;&lt;keyword&gt;antibiotic resistance&lt;/keyword&gt;&lt;keyword&gt;bioinformatics&lt;/keyword&gt;&lt;keyword&gt;diet&lt;/keyword&gt;&lt;keyword&gt;diversity&lt;/keyword&gt;&lt;keyword&gt;fiber&lt;/keyword&gt;&lt;keyword&gt;food&lt;/keyword&gt;&lt;keyword&gt;gut microbes&lt;/keyword&gt;&lt;keyword&gt;human health&lt;/keyword&gt;&lt;keyword&gt;Human Microbiome&lt;/keyword&gt;&lt;keyword&gt;machine learning&lt;/keyword&gt;&lt;keyword&gt;metagenomes&lt;/keyword&gt;&lt;keyword&gt;microbiome&lt;/keyword&gt;&lt;keyword&gt;nutrition&lt;/keyword&gt;&lt;keyword&gt;Research Article&lt;/keyword&gt;&lt;/keywords&gt;&lt;dates&gt;&lt;year&gt;2022&lt;/year&gt;&lt;/dates&gt;&lt;pub-location&gt;United States&lt;/pub-location&gt;&lt;publisher&gt;United States: American Society for Microbiology&lt;/publisher&gt;&lt;isbn&gt;2150-7511&lt;/isbn&gt;&lt;urls&gt;&lt;/urls&gt;&lt;electronic-resource-num&gt;10.1128/mbio.00101-22&lt;/electronic-resource-num&gt;&lt;/record&gt;&lt;/Cite&gt;&lt;/EndNote&gt;</w:instrText>
      </w:r>
      <w:r w:rsidR="00555C15">
        <w:fldChar w:fldCharType="separate"/>
      </w:r>
      <w:r w:rsidR="00EC1CCD">
        <w:rPr>
          <w:noProof/>
        </w:rPr>
        <w:t>(12)</w:t>
      </w:r>
      <w:r w:rsidR="00555C15">
        <w:fldChar w:fldCharType="end"/>
      </w:r>
      <w:r w:rsidR="00BC1CC1">
        <w:t xml:space="preserve">. </w:t>
      </w:r>
      <w:r w:rsidR="00A06857">
        <w:t>For example</w:t>
      </w:r>
      <w:r w:rsidR="00F802CB">
        <w:t>,</w:t>
      </w:r>
      <w:r w:rsidR="004615D6">
        <w:t xml:space="preserve"> </w:t>
      </w:r>
      <w:r w:rsidR="00F802CB">
        <w:t>the overuse of antibiotics as growth promotors, prophylactics, and therapeutic agents in aquaculture and food animal production has been shown to increase the likelihood of antimicrobial resistant bacterial transfer to humans</w:t>
      </w:r>
      <w:r w:rsidR="00184801">
        <w:fldChar w:fldCharType="begin"/>
      </w:r>
      <w:r w:rsidR="00184801">
        <w:instrText xml:space="preserve"> ADDIN EN.CITE &lt;EndNote&gt;&lt;Cite&gt;&lt;Author&gt;Rolain&lt;/Author&gt;&lt;Year&gt;2013&lt;/Year&gt;&lt;RecNum&gt;107&lt;/RecNum&gt;&lt;DisplayText&gt;(13)&lt;/DisplayText&gt;&lt;record&gt;&lt;rec-number&gt;107&lt;/rec-number&gt;&lt;foreign-keys&gt;&lt;key app="EN" db-id="9t2azsxem5wedyes02qv2t0y5eewf9p9sraa" timestamp="1684412032" guid="a8024e51-5d32-418a-b6aa-4d3959f84b36"&gt;107&lt;/key&gt;&lt;/foreign-keys&gt;&lt;ref-type name="Journal Article"&gt;17&lt;/ref-type&gt;&lt;contributors&gt;&lt;authors&gt;&lt;author&gt;Rolain, Jean-Marc&lt;/author&gt;&lt;/authors&gt;&lt;/contributors&gt;&lt;titles&gt;&lt;title&gt;Food and human gut as reservoirs of transferable antibiotic resistance encoding genes&lt;/title&gt;&lt;secondary-title&gt;Frontiers in microbiology&lt;/secondary-title&gt;&lt;/titles&gt;&lt;periodical&gt;&lt;full-title&gt;Frontiers in microbiology&lt;/full-title&gt;&lt;/periodical&gt;&lt;pages&gt;173-173&lt;/pages&gt;&lt;volume&gt;4&lt;/volume&gt;&lt;keywords&gt;&lt;keyword&gt;antibiotic resistance&lt;/keyword&gt;&lt;keyword&gt;carbapenemase&lt;/keyword&gt;&lt;keyword&gt;Genomic&lt;/keyword&gt;&lt;keyword&gt;Life Sciences &amp;amp; Biomedicine&lt;/keyword&gt;&lt;keyword&gt;Metagenomic&lt;/keyword&gt;&lt;keyword&gt;Microbiology&lt;/keyword&gt;&lt;keyword&gt;multidrug resistant bacteria&lt;/keyword&gt;&lt;keyword&gt;resistome&lt;/keyword&gt;&lt;keyword&gt;Science &amp;amp; Technology&lt;/keyword&gt;&lt;/keywords&gt;&lt;dates&gt;&lt;year&gt;2013&lt;/year&gt;&lt;/dates&gt;&lt;pub-location&gt;LAUSANNE&lt;/pub-location&gt;&lt;publisher&gt;LAUSANNE: Frontiers Media Sa&lt;/publisher&gt;&lt;isbn&gt;1664-302X&lt;/isbn&gt;&lt;urls&gt;&lt;/urls&gt;&lt;electronic-resource-num&gt;10.3389/fmicb.2013.00173&lt;/electronic-resource-num&gt;&lt;/record&gt;&lt;/Cite&gt;&lt;/EndNote&gt;</w:instrText>
      </w:r>
      <w:r w:rsidR="00184801">
        <w:fldChar w:fldCharType="separate"/>
      </w:r>
      <w:r w:rsidR="00184801">
        <w:rPr>
          <w:noProof/>
        </w:rPr>
        <w:t>(13)</w:t>
      </w:r>
      <w:r w:rsidR="00184801">
        <w:fldChar w:fldCharType="end"/>
      </w:r>
      <w:r w:rsidR="00F802CB">
        <w:t>,</w:t>
      </w:r>
      <w:r w:rsidR="0079091F">
        <w:t xml:space="preserve"> potentially</w:t>
      </w:r>
      <w:r w:rsidR="00F802CB">
        <w:t xml:space="preserve"> increasing the </w:t>
      </w:r>
      <w:r w:rsidR="00184801">
        <w:t>reservoir</w:t>
      </w:r>
      <w:r w:rsidR="00F802CB">
        <w:t xml:space="preserve"> of gut ARG</w:t>
      </w:r>
      <w:r w:rsidR="0079091F">
        <w:t>s in animal-related diets</w:t>
      </w:r>
      <w:r w:rsidR="00046EFA">
        <w:t>.</w:t>
      </w:r>
      <w:r w:rsidR="00F802CB">
        <w:t xml:space="preserve"> </w:t>
      </w:r>
      <w:r w:rsidR="0079091F">
        <w:t>R</w:t>
      </w:r>
      <w:r w:rsidR="004615D6">
        <w:t xml:space="preserve">aw meat, seafood and certain dairy products are associated with </w:t>
      </w:r>
      <w:r w:rsidR="000041BF">
        <w:t xml:space="preserve">a </w:t>
      </w:r>
      <w:r w:rsidR="00772454">
        <w:t xml:space="preserve">medium to high </w:t>
      </w:r>
      <w:r w:rsidR="00FB569B">
        <w:t>potential for exposure to resistant bacteria</w:t>
      </w:r>
      <w:r w:rsidR="00555C15">
        <w:fldChar w:fldCharType="begin"/>
      </w:r>
      <w:r w:rsidR="00184801">
        <w:instrText xml:space="preserve"> ADDIN EN.CITE &lt;EndNote&gt;&lt;Cite&gt;&lt;Author&gt;Jans&lt;/Author&gt;&lt;Year&gt;2018&lt;/Year&gt;&lt;RecNum&gt;9&lt;/RecNum&gt;&lt;IDText&gt;Consumer Exposure to Antimicrobial Resistant Bacteria From Food at Swiss Retail Level&lt;/IDText&gt;&lt;DisplayText&gt;(14)&lt;/DisplayText&gt;&lt;record&gt;&lt;rec-number&gt;9&lt;/rec-number&gt;&lt;foreign-keys&gt;&lt;key app="EN" db-id="9t2azsxem5wedyes02qv2t0y5eewf9p9sraa" timestamp="1673448684" guid="4c874ff0-9252-4858-9145-db9bf3e33d30"&gt;9&lt;/key&gt;&lt;/foreign-keys&gt;&lt;ref-type name="Journal Article"&gt;17&lt;/ref-type&gt;&lt;contributors&gt;&lt;authors&gt;&lt;author&gt;Jans, Christoph&lt;/author&gt;&lt;author&gt;Sarno, Eleonora&lt;/author&gt;&lt;author&gt;Collineau, Lucie&lt;/author&gt;&lt;author&gt;Meile, Leo&lt;/author&gt;&lt;author&gt;Stärk, Katharina D. C.&lt;/author&gt;&lt;author&gt;Stephan, Roger&lt;/author&gt;&lt;/authors&gt;&lt;/contributors&gt;&lt;titles&gt;&lt;title&gt;Consumer Exposure to Antimicrobial Resistant Bacteria From Food at Swiss Retail Level&lt;/title&gt;&lt;secondary-title&gt;Frontiers in microbiology&lt;/secondary-title&gt;&lt;/titles&gt;&lt;periodical&gt;&lt;full-title&gt;Frontiers in microbiology&lt;/full-title&gt;&lt;/periodical&gt;&lt;pages&gt;362&lt;/pages&gt;&lt;volume&gt;9&lt;/volume&gt;&lt;keywords&gt;&lt;keyword&gt;antibiotic resistance&lt;/keyword&gt;&lt;keyword&gt;antimicrobial resistance&lt;/keyword&gt;&lt;keyword&gt;Drug resistance in microorganisms&lt;/keyword&gt;&lt;keyword&gt;exposure assessment&lt;/keyword&gt;&lt;keyword&gt;food safety&lt;/keyword&gt;&lt;keyword&gt;Genetic aspects&lt;/keyword&gt;&lt;keyword&gt;Genotype&lt;/keyword&gt;&lt;keyword&gt;Host-bacteria relationships&lt;/keyword&gt;&lt;keyword&gt;Microbiology&lt;/keyword&gt;&lt;keyword&gt;one health&lt;/keyword&gt;&lt;keyword&gt;prevalence&lt;/keyword&gt;&lt;keyword&gt;Properties&lt;/keyword&gt;&lt;keyword&gt;retail foods&lt;/keyword&gt;&lt;/keywords&gt;&lt;dates&gt;&lt;year&gt;2018&lt;/year&gt;&lt;/dates&gt;&lt;pub-location&gt;Switzerland&lt;/pub-location&gt;&lt;publisher&gt;Switzerland: Frontiers Research Foundation&lt;/publisher&gt;&lt;isbn&gt;1664-302X&lt;/isbn&gt;&lt;urls&gt;&lt;/urls&gt;&lt;electronic-resource-num&gt;10.3389/fmicb.2018.00362&lt;/electronic-resource-num&gt;&lt;/record&gt;&lt;/Cite&gt;&lt;/EndNote&gt;</w:instrText>
      </w:r>
      <w:r w:rsidR="00555C15">
        <w:fldChar w:fldCharType="separate"/>
      </w:r>
      <w:r w:rsidR="00184801">
        <w:rPr>
          <w:noProof/>
        </w:rPr>
        <w:t>(14)</w:t>
      </w:r>
      <w:r w:rsidR="00555C15">
        <w:fldChar w:fldCharType="end"/>
      </w:r>
      <w:r w:rsidR="00772454">
        <w:t xml:space="preserve">, while </w:t>
      </w:r>
      <w:r w:rsidR="009E4163">
        <w:t xml:space="preserve">a </w:t>
      </w:r>
      <w:r w:rsidR="00EC1CCD">
        <w:t>high pork and chicken intake is</w:t>
      </w:r>
      <w:r w:rsidR="00772454">
        <w:t xml:space="preserve"> also </w:t>
      </w:r>
      <w:r w:rsidR="00EC1CCD">
        <w:t xml:space="preserve">thought to </w:t>
      </w:r>
      <w:r w:rsidR="00772454">
        <w:t xml:space="preserve">play a role in </w:t>
      </w:r>
      <w:r w:rsidR="00EC1CCD" w:rsidRPr="00EC1CCD">
        <w:t>ciprofloxacin</w:t>
      </w:r>
      <w:r w:rsidR="00483039">
        <w:t>-</w:t>
      </w:r>
      <w:r w:rsidR="00772454">
        <w:t>resistant urinary tract infections</w:t>
      </w:r>
      <w:r w:rsidR="00555C15">
        <w:fldChar w:fldCharType="begin">
          <w:fldData xml:space="preserve">PEVuZE5vdGU+PENpdGU+PEF1dGhvcj5NdWxkZXI8L0F1dGhvcj48WWVhcj4yMDE5PC9ZZWFyPjxS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</w:fldData>
        </w:fldChar>
      </w:r>
      <w:r w:rsidR="00184801">
        <w:instrText xml:space="preserve"> ADDIN EN.CITE </w:instrText>
      </w:r>
      <w:r w:rsidR="00184801">
        <w:fldChar w:fldCharType="begin">
          <w:fldData xml:space="preserve">PEVuZE5vdGU+PENpdGU+PEF1dGhvcj5NdWxkZXI8L0F1dGhvcj48WWVhcj4yMDE5PC9ZZWFyPjxS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</w:fldData>
        </w:fldChar>
      </w:r>
      <w:r w:rsidR="00184801">
        <w:instrText xml:space="preserve"> ADDIN EN.CITE.DATA </w:instrText>
      </w:r>
      <w:r w:rsidR="00184801">
        <w:fldChar w:fldCharType="end"/>
      </w:r>
      <w:r w:rsidR="00555C15">
        <w:fldChar w:fldCharType="separate"/>
      </w:r>
      <w:r w:rsidR="00184801">
        <w:rPr>
          <w:noProof/>
        </w:rPr>
        <w:t>(15)</w:t>
      </w:r>
      <w:r w:rsidR="00555C15">
        <w:fldChar w:fldCharType="end"/>
      </w:r>
      <w:r w:rsidR="00772454">
        <w:t xml:space="preserve">. </w:t>
      </w:r>
      <w:r w:rsidR="00A06857">
        <w:t xml:space="preserve">Likewise, </w:t>
      </w:r>
      <w:r w:rsidR="00184801">
        <w:t xml:space="preserve">supermarket fruit and </w:t>
      </w:r>
      <w:r w:rsidR="0079091F">
        <w:t>vegetables may also be sources of AMR is not properly washed with water before consumption</w:t>
      </w:r>
      <w:r w:rsidR="00184801">
        <w:fldChar w:fldCharType="begin">
          <w:fldData xml:space="preserve">PEVuZE5vdGU+PENpdGU+PEF1dGhvcj5TY2h3YWlnZXI8L0F1dGhvcj48WWVhcj4yMDExPC9ZZWFy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</w:fldData>
        </w:fldChar>
      </w:r>
      <w:r w:rsidR="00184801">
        <w:instrText xml:space="preserve"> ADDIN EN.CITE </w:instrText>
      </w:r>
      <w:r w:rsidR="00184801">
        <w:fldChar w:fldCharType="begin">
          <w:fldData xml:space="preserve">PEVuZE5vdGU+PENpdGU+PEF1dGhvcj5TY2h3YWlnZXI8L0F1dGhvcj48WWVhcj4yMDExPC9ZZWFy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</w:fldData>
        </w:fldChar>
      </w:r>
      <w:r w:rsidR="00184801">
        <w:instrText xml:space="preserve"> ADDIN EN.CITE.DATA </w:instrText>
      </w:r>
      <w:r w:rsidR="00184801">
        <w:fldChar w:fldCharType="end"/>
      </w:r>
      <w:r w:rsidR="00184801">
        <w:fldChar w:fldCharType="separate"/>
      </w:r>
      <w:r w:rsidR="00184801">
        <w:rPr>
          <w:noProof/>
        </w:rPr>
        <w:t>(16)</w:t>
      </w:r>
      <w:r w:rsidR="00184801">
        <w:fldChar w:fldCharType="end"/>
      </w:r>
      <w:r w:rsidR="00184801">
        <w:t>,</w:t>
      </w:r>
      <w:r w:rsidR="0079091F">
        <w:t xml:space="preserve"> and ready-to-eat salad has been </w:t>
      </w:r>
      <w:r w:rsidR="00184801">
        <w:t xml:space="preserve">associated with ARGs, particularly </w:t>
      </w:r>
      <w:r w:rsidR="00184801" w:rsidRPr="00184801">
        <w:t xml:space="preserve">proteobacteria, </w:t>
      </w:r>
      <w:proofErr w:type="spellStart"/>
      <w:r w:rsidR="00184801">
        <w:t>b</w:t>
      </w:r>
      <w:r w:rsidR="00184801" w:rsidRPr="00184801">
        <w:t>acteroidetes</w:t>
      </w:r>
      <w:proofErr w:type="spellEnd"/>
      <w:r w:rsidR="00184801" w:rsidRPr="00184801">
        <w:t xml:space="preserve">, </w:t>
      </w:r>
      <w:r w:rsidR="00184801">
        <w:t>a</w:t>
      </w:r>
      <w:r w:rsidR="00184801" w:rsidRPr="00184801">
        <w:t xml:space="preserve">ctinobacteria, and </w:t>
      </w:r>
      <w:r w:rsidR="00184801">
        <w:t>f</w:t>
      </w:r>
      <w:r w:rsidR="00184801" w:rsidRPr="00184801">
        <w:t>irmicutes</w:t>
      </w:r>
      <w:r w:rsidR="00184801">
        <w:fldChar w:fldCharType="begin"/>
      </w:r>
      <w:r w:rsidR="00184801">
        <w:instrText xml:space="preserve"> ADDIN EN.CITE &lt;EndNote&gt;&lt;Cite&gt;&lt;Author&gt;Zhou&lt;/Author&gt;&lt;Year&gt;2020&lt;/Year&gt;&lt;RecNum&gt;106&lt;/RecNum&gt;&lt;DisplayText&gt;(17)&lt;/DisplayText&gt;&lt;record&gt;&lt;rec-number&gt;106&lt;/rec-number&gt;&lt;foreign-keys&gt;&lt;key app="EN" db-id="9t2azsxem5wedyes02qv2t0y5eewf9p9sraa" timestamp="1684411912" guid="69e6bdde-861d-4e45-a992-d09def9d41d5"&gt;106&lt;/key&gt;&lt;/foreign-keys&gt;&lt;ref-type name="Journal Article"&gt;17&lt;/ref-type&gt;&lt;contributors&gt;&lt;authors&gt;&lt;author&gt;Zhou, Shu-Yi-Dan&lt;/author&gt;&lt;author&gt;Wei, Meng-Yun&lt;/author&gt;&lt;author&gt;Giles, Madeline&lt;/author&gt;&lt;author&gt;Neilson, Roy&lt;/author&gt;&lt;author&gt;Zheng, Fei&lt;/author&gt;&lt;author&gt;Zhang, Qi&lt;/author&gt;&lt;author&gt;Zhu, Yong-Guan&lt;/author&gt;&lt;author&gt;Yang, Xiao-Ru&lt;/author&gt;&lt;/authors&gt;&lt;/contributors&gt;&lt;titles&gt;&lt;title&gt;Prevalence of Antibiotic Resistome in Ready-to-Eat Salad&lt;/title&gt;&lt;secondary-title&gt;Frontiers in public health&lt;/secondary-title&gt;&lt;/titles&gt;&lt;periodical&gt;&lt;full-title&gt;Frontiers in public health&lt;/full-title&gt;&lt;/periodical&gt;&lt;pages&gt;92-92&lt;/pages&gt;&lt;volume&gt;8&lt;/volume&gt;&lt;keywords&gt;&lt;keyword&gt;Anti-Bacterial Agents - pharmacology&lt;/keyword&gt;&lt;keyword&gt;antibiotic resistance genes (ARGs)&lt;/keyword&gt;&lt;keyword&gt;Antibiotics&lt;/keyword&gt;&lt;keyword&gt;Convenience foods&lt;/keyword&gt;&lt;keyword&gt;Drug resistance in microorganisms&lt;/keyword&gt;&lt;keyword&gt;Drug Resistance, Microbial&lt;/keyword&gt;&lt;keyword&gt;Fast food restaurants&lt;/keyword&gt;&lt;keyword&gt;Genes, Bacterial&lt;/keyword&gt;&lt;keyword&gt;high-throughput quantitative PCR&lt;/keyword&gt;&lt;keyword&gt;human health&lt;/keyword&gt;&lt;keyword&gt;Prevalence&lt;/keyword&gt;&lt;keyword&gt;Public Health&lt;/keyword&gt;&lt;keyword&gt;ready-to-eat food&lt;/keyword&gt;&lt;keyword&gt;salad&lt;/keyword&gt;&lt;keyword&gt;Salads&lt;/keyword&gt;&lt;/keywords&gt;&lt;dates&gt;&lt;year&gt;2020&lt;/year&gt;&lt;/dates&gt;&lt;pub-location&gt;Switzerland&lt;/pub-location&gt;&lt;publisher&gt;Switzerland: Frontiers Research Foundation&lt;/publisher&gt;&lt;isbn&gt;2296-2565&lt;/isbn&gt;&lt;urls&gt;&lt;/urls&gt;&lt;electronic-resource-num&gt;10.3389/fpubh.2020.00092&lt;/electronic-resource-num&gt;&lt;/record&gt;&lt;/Cite&gt;&lt;/EndNote&gt;</w:instrText>
      </w:r>
      <w:r w:rsidR="00184801">
        <w:fldChar w:fldCharType="separate"/>
      </w:r>
      <w:r w:rsidR="00184801">
        <w:rPr>
          <w:noProof/>
        </w:rPr>
        <w:t>(17)</w:t>
      </w:r>
      <w:r w:rsidR="00184801">
        <w:fldChar w:fldCharType="end"/>
      </w:r>
      <w:r w:rsidR="00184801">
        <w:t>.</w:t>
      </w:r>
      <w:r w:rsidR="00AA76DF">
        <w:t xml:space="preserve"> </w:t>
      </w:r>
    </w:p>
    <w:p w14:paraId="3DEBB69A" w14:textId="7CE3949B" w:rsidR="00EC2EBB" w:rsidRDefault="00AA76DF" w:rsidP="00443997">
      <w:r>
        <w:t xml:space="preserve">The resultant ARG reservoir may </w:t>
      </w:r>
      <w:r w:rsidR="00D4020E">
        <w:t xml:space="preserve">contribute to </w:t>
      </w:r>
      <w:r w:rsidR="008E0CE8">
        <w:t>AMR</w:t>
      </w:r>
      <w:r w:rsidR="00BB018C">
        <w:t xml:space="preserve"> morbidity and </w:t>
      </w:r>
      <w:r w:rsidR="00EC2EBB">
        <w:t>mortality</w:t>
      </w:r>
      <w:r w:rsidR="0066729E">
        <w:t xml:space="preserve"> as </w:t>
      </w:r>
      <w:r w:rsidR="00E94A54">
        <w:t>resistant bacteria can translocate through the gut,</w:t>
      </w:r>
      <w:r w:rsidR="0066729E">
        <w:t xml:space="preserve"> </w:t>
      </w:r>
      <w:r w:rsidR="008E0CE8">
        <w:t xml:space="preserve">spreading resistant infections </w:t>
      </w:r>
      <w:r w:rsidR="00BC0B61">
        <w:t>throughout the body</w:t>
      </w:r>
      <w:r w:rsidR="008E0CE8">
        <w:fldChar w:fldCharType="begin"/>
      </w:r>
      <w:r w:rsidR="00184801">
        <w:instrText xml:space="preserve"> ADDIN EN.CITE &lt;EndNote&gt;&lt;Cite&gt;&lt;Author&gt;Carlet&lt;/Author&gt;&lt;Year&gt;2012&lt;/Year&gt;&lt;RecNum&gt;12&lt;/RecNum&gt;&lt;DisplayText&gt;(18)&lt;/DisplayText&gt;&lt;record&gt;&lt;rec-number&gt;12&lt;/rec-number&gt;&lt;foreign-keys&gt;&lt;key app="EN" db-id="9t2azsxem5wedyes02qv2t0y5eewf9p9sraa" timestamp="1673448684" guid="4b4b5d48-da7d-4b0f-bf7f-b830281cab66"&gt;12&lt;/key&gt;&lt;/foreign-keys&gt;&lt;ref-type name="Journal Article"&gt;17&lt;/ref-type&gt;&lt;contributors&gt;&lt;authors&gt;&lt;author&gt;Carlet, Jean&lt;/author&gt;&lt;/authors&gt;&lt;/contributors&gt;&lt;titles&gt;&lt;title&gt;The gut is the epicentre of antibiotic resistance&lt;/title&gt;&lt;secondary-title&gt;Antimicrobial resistance &amp;amp; infection control&lt;/secondary-title&gt;&lt;/titles&gt;&lt;periodical&gt;&lt;full-title&gt;Antimicrobial resistance &amp;amp; infection control&lt;/full-title&gt;&lt;/periodical&gt;&lt;pages&gt;39&lt;/pages&gt;&lt;volume&gt;1&lt;/volume&gt;&lt;number&gt;1&lt;/number&gt;&lt;keywords&gt;&lt;keyword&gt;Bacteria&lt;/keyword&gt;&lt;keyword&gt;Clostridium difficile&lt;/keyword&gt;&lt;keyword&gt;Destroy and restore&lt;/keyword&gt;&lt;keyword&gt;Disease transmission&lt;/keyword&gt;&lt;keyword&gt;Drug resistance in microorganisms&lt;/keyword&gt;&lt;keyword&gt;Gut&lt;/keyword&gt;&lt;keyword&gt;Health aspects&lt;/keyword&gt;&lt;keyword&gt;Infection&lt;/keyword&gt;&lt;keyword&gt;Medical research&lt;/keyword&gt;&lt;keyword&gt;Medicine, Experimental&lt;/keyword&gt;&lt;keyword&gt;Microbiota (Symbiotic organisms)&lt;/keyword&gt;&lt;keyword&gt;Probiotics&lt;/keyword&gt;&lt;keyword&gt;Resistance to antibiotics&lt;/keyword&gt;&lt;keyword&gt;SDD&lt;/keyword&gt;&lt;keyword&gt;Search&lt;/keyword&gt;&lt;/keywords&gt;&lt;dates&gt;&lt;year&gt;2012&lt;/year&gt;&lt;/dates&gt;&lt;pub-location&gt;England&lt;/pub-location&gt;&lt;publisher&gt;England: BioMed Central Ltd&lt;/publisher&gt;&lt;isbn&gt;2047-2994&lt;/isbn&gt;&lt;urls&gt;&lt;/urls&gt;&lt;electronic-resource-num&gt;10.1186/2047-2994-1-39&lt;/electronic-resource-num&gt;&lt;/record&gt;&lt;/Cite&gt;&lt;/EndNote&gt;</w:instrText>
      </w:r>
      <w:r w:rsidR="008E0CE8">
        <w:fldChar w:fldCharType="separate"/>
      </w:r>
      <w:r w:rsidR="00184801">
        <w:rPr>
          <w:noProof/>
        </w:rPr>
        <w:t>(18)</w:t>
      </w:r>
      <w:r w:rsidR="008E0CE8">
        <w:fldChar w:fldCharType="end"/>
      </w:r>
      <w:r w:rsidR="008E0CE8">
        <w:t>. Likewise, resistant bacteria in the gut may transfer to healthcare staff via contact with faeces,</w:t>
      </w:r>
      <w:r w:rsidR="0066729E">
        <w:t xml:space="preserve"> caus</w:t>
      </w:r>
      <w:r w:rsidR="008E0CE8">
        <w:t>ing</w:t>
      </w:r>
      <w:r w:rsidR="0066729E">
        <w:t xml:space="preserve"> healthcare-acquired infections</w:t>
      </w:r>
      <w:r w:rsidR="008E0CE8">
        <w:t xml:space="preserve"> among patients</w:t>
      </w:r>
      <w:r w:rsidR="0066729E">
        <w:t xml:space="preserve"> and induc</w:t>
      </w:r>
      <w:r w:rsidR="008E0CE8">
        <w:t>ing</w:t>
      </w:r>
      <w:r w:rsidR="0066729E">
        <w:t xml:space="preserve"> outbreaks</w:t>
      </w:r>
      <w:r w:rsidR="008E0CE8">
        <w:t xml:space="preserve"> of new resistant strains</w:t>
      </w:r>
      <w:r w:rsidR="008B34C0">
        <w:fldChar w:fldCharType="begin"/>
      </w:r>
      <w:r w:rsidR="00184801">
        <w:instrText xml:space="preserve"> ADDIN EN.CITE &lt;EndNote&gt;&lt;Cite&gt;&lt;Author&gt;Carlet&lt;/Author&gt;&lt;Year&gt;2012&lt;/Year&gt;&lt;RecNum&gt;12&lt;/RecNum&gt;&lt;IDText&gt;The gut is the epicentre of antibiotic resistance&lt;/IDText&gt;&lt;DisplayText&gt;(18)&lt;/DisplayText&gt;&lt;record&gt;&lt;rec-number&gt;12&lt;/rec-number&gt;&lt;foreign-keys&gt;&lt;key app="EN" db-id="9t2azsxem5wedyes02qv2t0y5eewf9p9sraa" timestamp="1673448684" guid="4b4b5d48-da7d-4b0f-bf7f-b830281cab66"&gt;12&lt;/key&gt;&lt;/foreign-keys&gt;&lt;ref-type name="Journal Article"&gt;17&lt;/ref-type&gt;&lt;contributors&gt;&lt;authors&gt;&lt;author&gt;Carlet, Jean&lt;/author&gt;&lt;/authors&gt;&lt;/contributors&gt;&lt;titles&gt;&lt;title&gt;The gut is the epicentre of antibiotic resistance&lt;/title&gt;&lt;secondary-title&gt;Antimicrobial resistance &amp;amp; infection control&lt;/secondary-title&gt;&lt;/titles&gt;&lt;periodical&gt;&lt;full-title&gt;Antimicrobial resistance &amp;amp; infection control&lt;/full-title&gt;&lt;/periodical&gt;&lt;pages&gt;39&lt;/pages&gt;&lt;volume&gt;1&lt;/volume&gt;&lt;number&gt;1&lt;/number&gt;&lt;keywords&gt;&lt;keyword&gt;Bacteria&lt;/keyword&gt;&lt;keyword&gt;Clostridium difficile&lt;/keyword&gt;&lt;keyword&gt;Destroy and restore&lt;/keyword&gt;&lt;keyword&gt;Disease transmission&lt;/keyword&gt;&lt;keyword&gt;Drug resistance in microorganisms&lt;/keyword&gt;&lt;keyword&gt;Gut&lt;/keyword&gt;&lt;keyword&gt;Health aspects&lt;/keyword&gt;&lt;keyword&gt;Infection&lt;/keyword&gt;&lt;keyword&gt;Medical research&lt;/keyword&gt;&lt;keyword&gt;Medicine, Experimental&lt;/keyword&gt;&lt;keyword&gt;Microbiota (Symbiotic organisms)&lt;/keyword&gt;&lt;keyword&gt;Probiotics&lt;/keyword&gt;&lt;keyword&gt;Resistance to antibiotics&lt;/keyword&gt;&lt;keyword&gt;SDD&lt;/keyword&gt;&lt;keyword&gt;Search&lt;/keyword&gt;&lt;/keywords&gt;&lt;dates&gt;&lt;year&gt;2012&lt;/year&gt;&lt;/dates&gt;&lt;pub-location&gt;England&lt;/pub-location&gt;&lt;publisher&gt;England: BioMed Central Ltd&lt;/publisher&gt;&lt;isbn&gt;2047-2994&lt;/isbn&gt;&lt;urls&gt;&lt;/urls&gt;&lt;electronic-resource-num&gt;10.1186/2047-2994-1-39&lt;/electronic-resource-num&gt;&lt;/record&gt;&lt;/Cite&gt;&lt;/EndNote&gt;</w:instrText>
      </w:r>
      <w:r w:rsidR="008B34C0">
        <w:fldChar w:fldCharType="separate"/>
      </w:r>
      <w:r w:rsidR="00184801">
        <w:rPr>
          <w:noProof/>
        </w:rPr>
        <w:t>(18)</w:t>
      </w:r>
      <w:r w:rsidR="008B34C0">
        <w:fldChar w:fldCharType="end"/>
      </w:r>
      <w:r w:rsidR="0066729E">
        <w:t xml:space="preserve">. </w:t>
      </w:r>
      <w:r w:rsidR="00CA7C6F">
        <w:t xml:space="preserve">With diet an influential factor in AMR, it follows that changing health behaviours in diet </w:t>
      </w:r>
      <w:r w:rsidR="00BC1CC1">
        <w:t xml:space="preserve">may be a </w:t>
      </w:r>
      <w:r w:rsidR="00BC1CC1">
        <w:lastRenderedPageBreak/>
        <w:t>potential means of reducing the</w:t>
      </w:r>
      <w:r w:rsidR="00D4020E">
        <w:t xml:space="preserve"> associated</w:t>
      </w:r>
      <w:r w:rsidR="00BC1CC1">
        <w:t xml:space="preserve"> </w:t>
      </w:r>
      <w:r w:rsidR="00226F75">
        <w:t xml:space="preserve">health </w:t>
      </w:r>
      <w:r w:rsidR="00BC1CC1">
        <w:t xml:space="preserve">burden. </w:t>
      </w:r>
      <w:r w:rsidR="00CA7C6F">
        <w:t xml:space="preserve">For dietary changes to impact AMR on a wide scale, an equally widespread commitment to dietary change would be required, potentially from the food industry, government and public themselves. </w:t>
      </w:r>
      <w:r w:rsidR="00BC1CC1">
        <w:t xml:space="preserve">However, research studies to date have ignored the human psychosocial and motivation elements </w:t>
      </w:r>
      <w:r w:rsidR="00CA7C6F">
        <w:t>associated with diet-related AMR management</w:t>
      </w:r>
      <w:r w:rsidR="00BC1CC1">
        <w:t>.</w:t>
      </w:r>
      <w:r w:rsidR="00D4020E">
        <w:t xml:space="preserve"> Individual behaviours are necessary to drive change in a systemic approach. </w:t>
      </w:r>
    </w:p>
    <w:p w14:paraId="41735159" w14:textId="5069D7A6" w:rsidR="00D2451F" w:rsidRDefault="00EC2EBB" w:rsidP="00443997">
      <w:bookmarkStart w:id="3" w:name="_Hlk122088313"/>
      <w:r>
        <w:t xml:space="preserve">Previous qualitative studies in this field have focused on </w:t>
      </w:r>
      <w:r w:rsidR="00106790">
        <w:t xml:space="preserve">meat producers’ and animal health practitioner </w:t>
      </w:r>
      <w:r>
        <w:t xml:space="preserve">perceptions of antimicrobial use </w:t>
      </w:r>
      <w:r w:rsidR="00106790">
        <w:t>and resistance</w:t>
      </w:r>
      <w:r w:rsidR="00106790">
        <w:fldChar w:fldCharType="begin">
          <w:fldData xml:space="preserve">PEVuZE5vdGU+PENpdGU+PEF1dGhvcj5Fa2Frb3JvPC9BdXRob3I+PFllYXI+MjAxOTwvWWVhcj48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</w:fldData>
        </w:fldChar>
      </w:r>
      <w:r w:rsidR="00184801">
        <w:instrText xml:space="preserve"> ADDIN EN.CITE </w:instrText>
      </w:r>
      <w:r w:rsidR="00184801">
        <w:fldChar w:fldCharType="begin">
          <w:fldData xml:space="preserve">PEVuZE5vdGU+PENpdGU+PEF1dGhvcj5Fa2Frb3JvPC9BdXRob3I+PFllYXI+MjAxOTwvWWVhcj48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</w:fldData>
        </w:fldChar>
      </w:r>
      <w:r w:rsidR="00184801">
        <w:instrText xml:space="preserve"> ADDIN EN.CITE.DATA </w:instrText>
      </w:r>
      <w:r w:rsidR="00184801">
        <w:fldChar w:fldCharType="end"/>
      </w:r>
      <w:r w:rsidR="00106790">
        <w:fldChar w:fldCharType="separate"/>
      </w:r>
      <w:r w:rsidR="00184801">
        <w:rPr>
          <w:noProof/>
        </w:rPr>
        <w:t>(19-21)</w:t>
      </w:r>
      <w:r w:rsidR="00106790">
        <w:fldChar w:fldCharType="end"/>
      </w:r>
      <w:r w:rsidR="00747A0E">
        <w:t xml:space="preserve">. </w:t>
      </w:r>
      <w:r w:rsidR="00CA7C6F">
        <w:t xml:space="preserve">The reported severity of AMR as a health issue </w:t>
      </w:r>
      <w:r w:rsidR="00703E5E">
        <w:t>wa</w:t>
      </w:r>
      <w:r w:rsidR="00CA7C6F">
        <w:t xml:space="preserve">s mixed among participants </w:t>
      </w:r>
      <w:r w:rsidR="00747A0E">
        <w:t>working in the food industry, yet studies consistently raise that additional awareness</w:t>
      </w:r>
      <w:r w:rsidR="00EE63E3">
        <w:t xml:space="preserve"> of the contributing factors and risks of AMR</w:t>
      </w:r>
      <w:r w:rsidR="00747A0E">
        <w:t>, education and community engagement are essential</w:t>
      </w:r>
      <w:r w:rsidR="00836C4F">
        <w:fldChar w:fldCharType="begin">
          <w:fldData xml:space="preserve">PEVuZE5vdGU+PENpdGU+PEF1dGhvcj5Fa2Frb3JvPC9BdXRob3I+PFllYXI+MjAxOTwvWWVhcj48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</w:fldData>
        </w:fldChar>
      </w:r>
      <w:r w:rsidR="00184801">
        <w:instrText xml:space="preserve"> ADDIN EN.CITE </w:instrText>
      </w:r>
      <w:r w:rsidR="00184801">
        <w:fldChar w:fldCharType="begin">
          <w:fldData xml:space="preserve">PEVuZE5vdGU+PENpdGU+PEF1dGhvcj5Fa2Frb3JvPC9BdXRob3I+PFllYXI+MjAxOTwvWWVhcj48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</w:fldData>
        </w:fldChar>
      </w:r>
      <w:r w:rsidR="00184801">
        <w:instrText xml:space="preserve"> ADDIN EN.CITE.DATA </w:instrText>
      </w:r>
      <w:r w:rsidR="00184801">
        <w:fldChar w:fldCharType="end"/>
      </w:r>
      <w:r w:rsidR="00836C4F">
        <w:fldChar w:fldCharType="separate"/>
      </w:r>
      <w:r w:rsidR="00184801">
        <w:rPr>
          <w:noProof/>
        </w:rPr>
        <w:t>(19-21)</w:t>
      </w:r>
      <w:r w:rsidR="00836C4F">
        <w:fldChar w:fldCharType="end"/>
      </w:r>
      <w:r w:rsidR="00747A0E">
        <w:t xml:space="preserve">. </w:t>
      </w:r>
      <w:r w:rsidR="00836C4F">
        <w:t xml:space="preserve">Alternative </w:t>
      </w:r>
      <w:r w:rsidR="00CA7C6F">
        <w:t>diet-focused</w:t>
      </w:r>
      <w:r w:rsidR="00836C4F">
        <w:t xml:space="preserve"> research </w:t>
      </w:r>
      <w:r w:rsidR="00703E5E">
        <w:t>that</w:t>
      </w:r>
      <w:r w:rsidR="00CA7C6F">
        <w:t xml:space="preserve"> </w:t>
      </w:r>
      <w:r w:rsidR="00AA76DF">
        <w:t xml:space="preserve">aimed </w:t>
      </w:r>
      <w:r w:rsidR="00B504B2">
        <w:t>to understand how consumers make sense</w:t>
      </w:r>
      <w:r w:rsidR="00CA7C6F">
        <w:t xml:space="preserve"> of</w:t>
      </w:r>
      <w:r w:rsidR="00B504B2">
        <w:t xml:space="preserve"> information </w:t>
      </w:r>
      <w:r w:rsidR="00AA76DF">
        <w:t>about</w:t>
      </w:r>
      <w:r w:rsidR="00B504B2">
        <w:t xml:space="preserve"> agricultural antibiotic use and AMR</w:t>
      </w:r>
      <w:r w:rsidR="00703E5E">
        <w:t xml:space="preserve"> emphasise </w:t>
      </w:r>
      <w:r w:rsidR="00B504B2">
        <w:t xml:space="preserve">that concern for AMR </w:t>
      </w:r>
      <w:r w:rsidR="00703E5E">
        <w:t>is</w:t>
      </w:r>
      <w:r w:rsidR="00B504B2">
        <w:t xml:space="preserve"> high but knowledge surrounding the link between diet and AMR </w:t>
      </w:r>
      <w:r w:rsidR="00703E5E">
        <w:t>is</w:t>
      </w:r>
      <w:r w:rsidR="00B504B2">
        <w:t xml:space="preserve"> poor</w:t>
      </w:r>
      <w:r w:rsidR="00B504B2">
        <w:fldChar w:fldCharType="begin"/>
      </w:r>
      <w:r w:rsidR="00184801">
        <w:instrText xml:space="preserve"> ADDIN EN.CITE &lt;EndNote&gt;&lt;Cite&gt;&lt;Author&gt;Áine Regan&lt;/Author&gt;&lt;Year&gt;2022&lt;/Year&gt;&lt;RecNum&gt;37&lt;/RecNum&gt;&lt;IDText&gt;Consumer perception and understanding of the risks of antibiotic use and antimicrobial resistance in farming&lt;/IDText&gt;&lt;DisplayText&gt;(22)&lt;/DisplayText&gt;&lt;record&gt;&lt;rec-number&gt;37&lt;/rec-number&gt;&lt;foreign-keys&gt;&lt;key app="EN" db-id="9t2azsxem5wedyes02qv2t0y5eewf9p9sraa" timestamp="1673448685" guid="51cb93ac-30ba-4eb5-8fc3-bc3626577798"&gt;37&lt;/key&gt;&lt;/foreign-keys&gt;&lt;ref-type name="Journal Article"&gt;17&lt;/ref-type&gt;&lt;contributors&gt;&lt;authors&gt;&lt;author&gt;Áine Regan, Sharon Sweeney, Claire McKernan, Tony Benson &amp;amp; Moira Dean &lt;/author&gt;&lt;/authors&gt;&lt;/contributors&gt;&lt;titles&gt;&lt;title&gt;Consumer perception and understanding of the risks of antibiotic use and antimicrobial resistance in farming&lt;/title&gt;&lt;secondary-title&gt;Agriculture and Human Values&lt;/secondary-title&gt;&lt;/titles&gt;&lt;periodical&gt;&lt;full-title&gt;Agriculture and Human Values&lt;/full-title&gt;&lt;/periodical&gt;&lt;dates&gt;&lt;year&gt;2022&lt;/year&gt;&lt;/dates&gt;&lt;urls&gt;&lt;/urls&gt;&lt;electronic-resource-num&gt;https://doi.org/10.1007/s10460-022-10399-y&lt;/electronic-resource-num&gt;&lt;/record&gt;&lt;/Cite&gt;&lt;/EndNote&gt;</w:instrText>
      </w:r>
      <w:r w:rsidR="00B504B2">
        <w:fldChar w:fldCharType="separate"/>
      </w:r>
      <w:r w:rsidR="00184801">
        <w:rPr>
          <w:noProof/>
        </w:rPr>
        <w:t>(22)</w:t>
      </w:r>
      <w:r w:rsidR="00B504B2">
        <w:fldChar w:fldCharType="end"/>
      </w:r>
      <w:r w:rsidR="00B504B2">
        <w:t>.</w:t>
      </w:r>
      <w:r w:rsidR="00686D7E">
        <w:t xml:space="preserve"> </w:t>
      </w:r>
      <w:r w:rsidR="00703E5E">
        <w:t>A s</w:t>
      </w:r>
      <w:r w:rsidR="00686D7E">
        <w:t>imilar focus</w:t>
      </w:r>
      <w:r w:rsidR="00CA7C6F">
        <w:t xml:space="preserve"> group</w:t>
      </w:r>
      <w:r w:rsidR="00686D7E">
        <w:t xml:space="preserve"> </w:t>
      </w:r>
      <w:r w:rsidR="00703E5E">
        <w:t>study suggests</w:t>
      </w:r>
      <w:r w:rsidR="00686D7E">
        <w:t xml:space="preserve"> that members of the adolescent public lacked knowledge on the consequences of diet on the microbiome and intention to use antibiotics differed by level of scientific study</w:t>
      </w:r>
      <w:r w:rsidR="00686D7E">
        <w:fldChar w:fldCharType="begin"/>
      </w:r>
      <w:r w:rsidR="00184801">
        <w:instrText xml:space="preserve"> ADDIN EN.CITE &lt;EndNote&gt;&lt;Cite&gt;&lt;Author&gt;Hayes&lt;/Author&gt;&lt;Year&gt;2021&lt;/Year&gt;&lt;RecNum&gt;35&lt;/RecNum&gt;&lt;IDText&gt;Knowledge and attitudes of adolescents towards the human microbiome and antibiotic resistance: a qualitative study&lt;/IDText&gt;&lt;DisplayText&gt;(23)&lt;/DisplayText&gt;&lt;record&gt;&lt;rec-number&gt;35&lt;/rec-number&gt;&lt;foreign-keys&gt;&lt;key app="EN" db-id="9t2azsxem5wedyes02qv2t0y5eewf9p9sraa" timestamp="1673448685" guid="ccbb5b36-def5-4f50-b868-5a02c37abfe4"&gt;35&lt;/key&gt;&lt;/foreign-keys&gt;&lt;ref-type name="Journal Article"&gt;17&lt;/ref-type&gt;&lt;contributors&gt;&lt;authors&gt;&lt;author&gt;Hayes, Catherine V.&lt;/author&gt;&lt;author&gt;Eley, Charlotte V.&lt;/author&gt;&lt;author&gt;Wood, Fiona&lt;/author&gt;&lt;author&gt;Demirjian, Alicia&lt;/author&gt;&lt;author&gt;McNulty, Cliodna A. M.&lt;/author&gt;&lt;/authors&gt;&lt;/contributors&gt;&lt;titles&gt;&lt;title&gt;Knowledge and attitudes of adolescents towards the human microbiome and antibiotic resistance: a qualitative study&lt;/title&gt;&lt;secondary-title&gt;JAC-antimicrobial resistance&lt;/secondary-title&gt;&lt;/titles&gt;&lt;periodical&gt;&lt;full-title&gt;JAC-antimicrobial resistance&lt;/full-title&gt;&lt;/periodical&gt;&lt;pages&gt;dlab039-dlab039&lt;/pages&gt;&lt;volume&gt;3&lt;/volume&gt;&lt;number&gt;2&lt;/number&gt;&lt;keywords&gt;&lt;keyword&gt;AcademicSubjects&lt;/keyword&gt;&lt;keyword&gt;MED00230&lt;/keyword&gt;&lt;keyword&gt;MED00290&lt;/keyword&gt;&lt;keyword&gt;MED00740&lt;/keyword&gt;&lt;keyword&gt;Original&lt;/keyword&gt;&lt;/keywords&gt;&lt;dates&gt;&lt;year&gt;2021&lt;/year&gt;&lt;/dates&gt;&lt;pub-location&gt;England&lt;/pub-location&gt;&lt;publisher&gt;England: Oxford University Press&lt;/publisher&gt;&lt;isbn&gt;2632-1823&lt;/isbn&gt;&lt;urls&gt;&lt;/urls&gt;&lt;electronic-resource-num&gt;10.1093/jacamr/dlab039&lt;/electronic-resource-num&gt;&lt;/record&gt;&lt;/Cite&gt;&lt;/EndNote&gt;</w:instrText>
      </w:r>
      <w:r w:rsidR="00686D7E">
        <w:fldChar w:fldCharType="separate"/>
      </w:r>
      <w:r w:rsidR="00184801">
        <w:rPr>
          <w:noProof/>
        </w:rPr>
        <w:t>(23)</w:t>
      </w:r>
      <w:r w:rsidR="00686D7E">
        <w:fldChar w:fldCharType="end"/>
      </w:r>
      <w:r w:rsidR="00686D7E">
        <w:t>.</w:t>
      </w:r>
      <w:r w:rsidR="00AC3F5C" w:rsidRPr="00AC3F5C">
        <w:t xml:space="preserve"> </w:t>
      </w:r>
    </w:p>
    <w:p w14:paraId="27178DF4" w14:textId="07D38620" w:rsidR="00BC1CC1" w:rsidRDefault="00AC3F5C" w:rsidP="00443997">
      <w:r>
        <w:t xml:space="preserve">This study </w:t>
      </w:r>
      <w:r w:rsidR="00824C1D">
        <w:t xml:space="preserve">sought </w:t>
      </w:r>
      <w:r>
        <w:t xml:space="preserve">to build on this evidence by </w:t>
      </w:r>
      <w:bookmarkEnd w:id="3"/>
      <w:r w:rsidR="00D2451F">
        <w:t>aiming to better understand the older public’s attitudes towards shifting diet for AMR purposes.</w:t>
      </w:r>
      <w:r w:rsidR="00824C1D">
        <w:t xml:space="preserve"> </w:t>
      </w:r>
      <w:r w:rsidR="00FB49D2">
        <w:t>N</w:t>
      </w:r>
      <w:r w:rsidR="00527CDE">
        <w:t xml:space="preserve">o research study to date has explored </w:t>
      </w:r>
      <w:r w:rsidR="00FB49D2">
        <w:t xml:space="preserve">older </w:t>
      </w:r>
      <w:r w:rsidR="00226F75">
        <w:t>people’s perception</w:t>
      </w:r>
      <w:r w:rsidR="00FB49D2">
        <w:t>s</w:t>
      </w:r>
      <w:r w:rsidR="00226F75">
        <w:t xml:space="preserve"> of </w:t>
      </w:r>
      <w:r w:rsidR="00FB49D2">
        <w:t xml:space="preserve">diet-related </w:t>
      </w:r>
      <w:r w:rsidR="00226F75">
        <w:t xml:space="preserve">AMR </w:t>
      </w:r>
      <w:r w:rsidR="00FB49D2">
        <w:t>and their openness towards associated strategies</w:t>
      </w:r>
      <w:r w:rsidR="00527CDE">
        <w:t xml:space="preserve">. </w:t>
      </w:r>
      <w:r w:rsidR="00D2451F">
        <w:t>R</w:t>
      </w:r>
      <w:r w:rsidR="00EE63E3">
        <w:t>esistant genes in the gut are more frequent in obese individuals</w:t>
      </w:r>
      <w:r w:rsidR="00EE63E3">
        <w:fldChar w:fldCharType="begin">
          <w:fldData xml:space="preserve">PEVuZE5vdGU+PENpdGU+PEF1dGhvcj5TYXJtaWVudG88L0F1dGhvcj48WWVhcj4yMDE5PC9ZZWFy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==
</w:fldData>
        </w:fldChar>
      </w:r>
      <w:r w:rsidR="00184801">
        <w:instrText xml:space="preserve"> ADDIN EN.CITE </w:instrText>
      </w:r>
      <w:r w:rsidR="00184801">
        <w:fldChar w:fldCharType="begin">
          <w:fldData xml:space="preserve">PEVuZE5vdGU+PENpdGU+PEF1dGhvcj5TYXJtaWVudG88L0F1dGhvcj48WWVhcj4yMDE5PC9ZZWFy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==
</w:fldData>
        </w:fldChar>
      </w:r>
      <w:r w:rsidR="00184801">
        <w:instrText xml:space="preserve"> ADDIN EN.CITE.DATA </w:instrText>
      </w:r>
      <w:r w:rsidR="00184801">
        <w:fldChar w:fldCharType="end"/>
      </w:r>
      <w:r w:rsidR="00EE63E3">
        <w:fldChar w:fldCharType="separate"/>
      </w:r>
      <w:r w:rsidR="00184801">
        <w:rPr>
          <w:noProof/>
        </w:rPr>
        <w:t>(24)</w:t>
      </w:r>
      <w:r w:rsidR="00EE63E3">
        <w:fldChar w:fldCharType="end"/>
      </w:r>
      <w:r w:rsidR="001C6B4B">
        <w:t xml:space="preserve">; </w:t>
      </w:r>
      <w:r w:rsidR="00D2451F">
        <w:t>being overweight or</w:t>
      </w:r>
      <w:r w:rsidR="001C6B4B">
        <w:t xml:space="preserve"> obese is more</w:t>
      </w:r>
      <w:r w:rsidR="00D2451F">
        <w:t xml:space="preserve"> common in</w:t>
      </w:r>
      <w:r w:rsidR="001C6B4B">
        <w:t xml:space="preserve"> all age groups above 45 years</w:t>
      </w:r>
      <w:r w:rsidR="00D2451F">
        <w:t>,</w:t>
      </w:r>
      <w:r w:rsidR="001C6B4B">
        <w:t xml:space="preserve"> and </w:t>
      </w:r>
      <w:r w:rsidR="00D2451F">
        <w:t xml:space="preserve">people </w:t>
      </w:r>
      <w:r w:rsidR="001C6B4B">
        <w:t>aged 65-74 years are most likely to be obese</w:t>
      </w:r>
      <w:r w:rsidR="001C6B4B">
        <w:fldChar w:fldCharType="begin"/>
      </w:r>
      <w:r w:rsidR="00184801">
        <w:instrText xml:space="preserve"> ADDIN EN.CITE &lt;EndNote&gt;&lt;Cite&gt;&lt;Author&gt;Baker&lt;/Author&gt;&lt;Year&gt;2022&lt;/Year&gt;&lt;RecNum&gt;14&lt;/RecNum&gt;&lt;IDText&gt;Obesity Statistics&lt;/IDText&gt;&lt;DisplayText&gt;(25)&lt;/DisplayText&gt;&lt;record&gt;&lt;rec-number&gt;14&lt;/rec-number&gt;&lt;foreign-keys&gt;&lt;key app="EN" db-id="9t2azsxem5wedyes02qv2t0y5eewf9p9sraa" timestamp="1673448684" guid="d08b349c-1129-4b9b-a228-e44aaf544692"&gt;14&lt;/key&gt;&lt;/foreign-keys&gt;&lt;ref-type name="Web Page"&gt;12&lt;/ref-type&gt;&lt;contributors&gt;&lt;authors&gt;&lt;author&gt;Baker, C&lt;/author&gt;&lt;/authors&gt;&lt;/contributors&gt;&lt;titles&gt;&lt;title&gt;Obesity Statistics&lt;/title&gt;&lt;/titles&gt;&lt;number&gt;29/03/2022&lt;/number&gt;&lt;dates&gt;&lt;year&gt;2022&lt;/year&gt;&lt;/dates&gt;&lt;urls&gt;&lt;related-urls&gt;&lt;url&gt;https://researchbriefings.files.parliament.uk/documents/SN03336/SN03336.pdf&lt;/url&gt;&lt;/related-urls&gt;&lt;/urls&gt;&lt;/record&gt;&lt;/Cite&gt;&lt;/EndNote&gt;</w:instrText>
      </w:r>
      <w:r w:rsidR="001C6B4B">
        <w:fldChar w:fldCharType="separate"/>
      </w:r>
      <w:r w:rsidR="00184801">
        <w:rPr>
          <w:noProof/>
        </w:rPr>
        <w:t>(25)</w:t>
      </w:r>
      <w:r w:rsidR="001C6B4B">
        <w:fldChar w:fldCharType="end"/>
      </w:r>
      <w:r w:rsidR="001C6B4B">
        <w:t>. Thus, the older population are more likely to be exposed to the relationship between obesity and AMR risk, posing a potentially important target audience for interventions in this field</w:t>
      </w:r>
      <w:r w:rsidR="00D2451F">
        <w:t xml:space="preserve"> – therefore, </w:t>
      </w:r>
      <w:r w:rsidR="00D2451F" w:rsidRPr="009E4163">
        <w:t>we</w:t>
      </w:r>
      <w:r w:rsidR="00D2451F">
        <w:t xml:space="preserve"> were particularly interested in understanding perspectives from individuals who may be overweight or obese. </w:t>
      </w:r>
    </w:p>
    <w:p w14:paraId="11D86EC1" w14:textId="0984C4DA" w:rsidR="00A846A8" w:rsidRDefault="00A846A8" w:rsidP="00643A02">
      <w:pPr>
        <w:pStyle w:val="Heading2"/>
      </w:pPr>
      <w:r>
        <w:t>Aim</w:t>
      </w:r>
      <w:r w:rsidR="00C31E24">
        <w:t xml:space="preserve"> and Objectives</w:t>
      </w:r>
    </w:p>
    <w:p w14:paraId="5018577B" w14:textId="156AEB97" w:rsidR="00126940" w:rsidRDefault="00046628">
      <w:bookmarkStart w:id="4" w:name="_Hlk167204060"/>
      <w:r w:rsidRPr="00046628">
        <w:t xml:space="preserve">The aim of this study was to explore older people’s perceptions </w:t>
      </w:r>
      <w:r w:rsidR="00126940">
        <w:t xml:space="preserve">of diet and health factors surrounding AMR. </w:t>
      </w:r>
      <w:bookmarkEnd w:id="4"/>
      <w:r w:rsidR="00126940">
        <w:t>The following objectives were set:</w:t>
      </w:r>
    </w:p>
    <w:p w14:paraId="5C60A24D" w14:textId="2E166F1E" w:rsidR="00E801A7" w:rsidRPr="00E801A7" w:rsidRDefault="00E801A7" w:rsidP="00E801A7">
      <w:pPr>
        <w:numPr>
          <w:ilvl w:val="0"/>
          <w:numId w:val="6"/>
        </w:numPr>
        <w:shd w:val="clear" w:color="auto" w:fill="FFFFFF"/>
        <w:spacing w:line="231" w:lineRule="atLeast"/>
        <w:rPr>
          <w:rFonts w:ascii="Calibri" w:eastAsia="Times New Roman" w:hAnsi="Calibri" w:cs="Calibri"/>
          <w:color w:val="242424"/>
          <w:lang w:eastAsia="en-GB"/>
        </w:rPr>
      </w:pPr>
      <w:bookmarkStart w:id="5" w:name="_Hlk190699904"/>
      <w:r w:rsidRPr="00E801A7">
        <w:rPr>
          <w:rFonts w:ascii="Calibri" w:eastAsia="Times New Roman" w:hAnsi="Calibri" w:cs="Calibri"/>
          <w:color w:val="242424"/>
          <w:lang w:eastAsia="en-GB"/>
        </w:rPr>
        <w:t>To examine barriers and facilitators towards people managing their individual AMR risk</w:t>
      </w:r>
      <w:r>
        <w:rPr>
          <w:rFonts w:ascii="Calibri" w:eastAsia="Times New Roman" w:hAnsi="Calibri" w:cs="Calibri"/>
          <w:color w:val="242424"/>
          <w:lang w:eastAsia="en-GB"/>
        </w:rPr>
        <w:t>.</w:t>
      </w:r>
    </w:p>
    <w:p w14:paraId="023F55CB" w14:textId="77777777" w:rsidR="00E801A7" w:rsidRPr="00E801A7" w:rsidRDefault="00E801A7" w:rsidP="00E801A7">
      <w:pPr>
        <w:numPr>
          <w:ilvl w:val="0"/>
          <w:numId w:val="6"/>
        </w:numPr>
        <w:shd w:val="clear" w:color="auto" w:fill="FFFFFF"/>
        <w:spacing w:line="231" w:lineRule="atLeast"/>
        <w:rPr>
          <w:rFonts w:ascii="Calibri" w:eastAsia="Times New Roman" w:hAnsi="Calibri" w:cs="Calibri"/>
          <w:color w:val="242424"/>
          <w:lang w:eastAsia="en-GB"/>
        </w:rPr>
      </w:pPr>
      <w:r w:rsidRPr="00E801A7">
        <w:rPr>
          <w:rFonts w:ascii="Calibri" w:eastAsia="Times New Roman" w:hAnsi="Calibri" w:cs="Calibri"/>
          <w:color w:val="242424"/>
          <w:lang w:eastAsia="en-GB"/>
        </w:rPr>
        <w:t>To understand how people would perceive a diet-related AMR management tool.</w:t>
      </w:r>
    </w:p>
    <w:bookmarkEnd w:id="5"/>
    <w:p w14:paraId="14FD1FB6" w14:textId="1D47818F" w:rsidR="00E6746C" w:rsidRPr="00B57C5D" w:rsidRDefault="00824C1D">
      <w:r>
        <w:t xml:space="preserve">Rather than </w:t>
      </w:r>
      <w:r w:rsidR="00881D2D">
        <w:t>gauge</w:t>
      </w:r>
      <w:r>
        <w:t xml:space="preserve"> perceptions towards specific dietary changes, this study </w:t>
      </w:r>
      <w:r w:rsidR="00A8391A">
        <w:t xml:space="preserve">sought </w:t>
      </w:r>
      <w:r>
        <w:t xml:space="preserve">to </w:t>
      </w:r>
      <w:r w:rsidR="00C31E24">
        <w:t xml:space="preserve">explore </w:t>
      </w:r>
      <w:r>
        <w:t xml:space="preserve">perspectives towards </w:t>
      </w:r>
      <w:r w:rsidRPr="00824C1D">
        <w:rPr>
          <w:i/>
          <w:iCs/>
        </w:rPr>
        <w:t>any</w:t>
      </w:r>
      <w:r>
        <w:t xml:space="preserve"> potential dietary change to better appraise the considerations taken to general diet decisions in AMR, </w:t>
      </w:r>
      <w:r w:rsidR="006066FD">
        <w:t xml:space="preserve">everyday priorities, and </w:t>
      </w:r>
      <w:r>
        <w:t xml:space="preserve">individual considerations towards food groups. </w:t>
      </w:r>
      <w:r w:rsidR="00A8391A">
        <w:t>Consequently, this study has added to the field’s understanding of dietary behaviours in infection prevention; the broader approach taken should inform the direction of specific dietary interventions in reflection to participants’ preferences and described behaviours. Likewise, a</w:t>
      </w:r>
      <w:r w:rsidR="00E158D9">
        <w:t>s an understanding and pre-existing commitment to AMR is thought to be key in driving positive AMR-related behaviours</w:t>
      </w:r>
      <w:r w:rsidR="00E158D9">
        <w:fldChar w:fldCharType="begin"/>
      </w:r>
      <w:r w:rsidR="00184801">
        <w:instrText xml:space="preserve"> ADDIN EN.CITE &lt;EndNote&gt;&lt;Cite&gt;&lt;Author&gt;Flintham&lt;/Author&gt;&lt;Year&gt;2022&lt;/Year&gt;&lt;RecNum&gt;11&lt;/RecNum&gt;&lt;IDText&gt;A qualitative investigation of perceptions towards antibiotics by members of the public after choosing to pledge as an Antibiotic Guardian&lt;/IDText&gt;&lt;DisplayText&gt;(26)&lt;/DisplayText&gt;&lt;record&gt;&lt;rec-number&gt;11&lt;/rec-number&gt;&lt;foreign-keys&gt;&lt;key app="EN" db-id="9t2azsxem5wedyes02qv2t0y5eewf9p9sraa" timestamp="1673448684" guid="5f5b63f4-1ff2-45f4-954f-f1f8903dd101"&gt;11&lt;/key&gt;&lt;/foreign-keys&gt;&lt;ref-type name="Journal Article"&gt;17&lt;/ref-type&gt;&lt;contributors&gt;&lt;authors&gt;&lt;author&gt;Flintham, Lorna&lt;/author&gt;&lt;author&gt;Ashiru-Oredope, Diane&lt;/author&gt;&lt;author&gt;Charlesworth, Jordan&lt;/author&gt;&lt;author&gt;Harrison, Roger&lt;/author&gt;&lt;author&gt;Dalgarno, Elizabeth&lt;/author&gt;&lt;/authors&gt;&lt;/contributors&gt;&lt;titles&gt;&lt;title&gt;A qualitative investigation of perceptions towards antibiotics by members of the public after choosing to pledge as an Antibiotic Guardian&lt;/title&gt;&lt;secondary-title&gt;Health expectations : an international journal of public participation in health care and health policy&lt;/secondary-title&gt;&lt;/titles&gt;&lt;periodical&gt;&lt;full-title&gt;Health expectations : an international journal of public participation in health care and health policy&lt;/full-title&gt;&lt;/periodical&gt;&lt;pages&gt;440-451&lt;/pages&gt;&lt;volume&gt;26&lt;/volume&gt;&lt;number&gt;1&lt;/number&gt;&lt;dates&gt;&lt;year&gt;2022&lt;/year&gt;&lt;/dates&gt;&lt;urls&gt;&lt;/urls&gt;&lt;electronic-resource-num&gt;10.1111/hex.13677&lt;/electronic-resource-num&gt;&lt;/record&gt;&lt;/Cite&gt;&lt;/EndNote&gt;</w:instrText>
      </w:r>
      <w:r w:rsidR="00E158D9">
        <w:fldChar w:fldCharType="separate"/>
      </w:r>
      <w:r w:rsidR="00184801">
        <w:rPr>
          <w:noProof/>
        </w:rPr>
        <w:t>(26)</w:t>
      </w:r>
      <w:r w:rsidR="00E158D9">
        <w:fldChar w:fldCharType="end"/>
      </w:r>
      <w:r w:rsidR="00E158D9">
        <w:t>, this study has attempted to appraise participants’ openness to engaging in diet-related AMR management.</w:t>
      </w:r>
      <w:r w:rsidR="00E158D9" w:rsidRPr="001D1C87">
        <w:t xml:space="preserve"> </w:t>
      </w:r>
      <w:r w:rsidR="00910289">
        <w:t xml:space="preserve">This is important to future work in public-focused AMR management strategies and developing </w:t>
      </w:r>
      <w:r w:rsidR="00B615BC">
        <w:t>approaches</w:t>
      </w:r>
      <w:r w:rsidR="00910289">
        <w:t xml:space="preserve"> digestible to their target audience.  </w:t>
      </w:r>
    </w:p>
    <w:p w14:paraId="4DB63DDE" w14:textId="77777777" w:rsidR="00001AE0" w:rsidRDefault="00001AE0" w:rsidP="00643A02">
      <w:pPr>
        <w:pStyle w:val="Heading1"/>
      </w:pPr>
      <w:r w:rsidRPr="00B57C5D">
        <w:t>Method</w:t>
      </w:r>
    </w:p>
    <w:p w14:paraId="0D352B13" w14:textId="438C680D" w:rsidR="006C466D" w:rsidRDefault="006C466D" w:rsidP="004252ED">
      <w:pPr>
        <w:pStyle w:val="Heading2"/>
      </w:pPr>
      <w:r>
        <w:t>Study Design</w:t>
      </w:r>
    </w:p>
    <w:p w14:paraId="40E923E0" w14:textId="3692813A" w:rsidR="006C466D" w:rsidRDefault="006C466D" w:rsidP="007764C8">
      <w:r>
        <w:t xml:space="preserve">A qualitative study design was used. This research method was selected </w:t>
      </w:r>
      <w:r w:rsidR="00A650AA">
        <w:t xml:space="preserve">and justified as the study sought to collect rich, individual data about participants’ experiences and attitudes towards AMR </w:t>
      </w:r>
      <w:r w:rsidR="00A650AA">
        <w:lastRenderedPageBreak/>
        <w:t xml:space="preserve">and diet; this would not have been as effectively gleaned through quantitative or alternative qualitative </w:t>
      </w:r>
      <w:proofErr w:type="gramStart"/>
      <w:r w:rsidR="00A650AA">
        <w:t>methods(</w:t>
      </w:r>
      <w:proofErr w:type="gramEnd"/>
      <w:r w:rsidR="00A650AA">
        <w:t xml:space="preserve">34). </w:t>
      </w:r>
    </w:p>
    <w:p w14:paraId="01D4A0DB" w14:textId="0A589357" w:rsidR="00651D23" w:rsidRDefault="00651D23" w:rsidP="004252ED">
      <w:pPr>
        <w:pStyle w:val="Heading2"/>
      </w:pPr>
      <w:r>
        <w:t>Study setting/Context</w:t>
      </w:r>
    </w:p>
    <w:p w14:paraId="74F86009" w14:textId="5A6031A4" w:rsidR="00651D23" w:rsidRPr="007764C8" w:rsidRDefault="00651D23" w:rsidP="007764C8">
      <w:r w:rsidRPr="00651D23">
        <w:t xml:space="preserve">This </w:t>
      </w:r>
      <w:r>
        <w:t>study was conducted in</w:t>
      </w:r>
      <w:r w:rsidRPr="00651D23">
        <w:t xml:space="preserve"> the</w:t>
      </w:r>
      <w:r>
        <w:t xml:space="preserve"> </w:t>
      </w:r>
      <w:r w:rsidR="007779E4">
        <w:t>S</w:t>
      </w:r>
      <w:r w:rsidR="007779E4" w:rsidRPr="00651D23">
        <w:t>outhwest</w:t>
      </w:r>
      <w:r w:rsidRPr="00651D23">
        <w:t xml:space="preserve"> region</w:t>
      </w:r>
      <w:r>
        <w:t xml:space="preserve"> of the United Kingdom</w:t>
      </w:r>
      <w:r w:rsidRPr="00651D23">
        <w:t xml:space="preserve"> with all media recruitment focused on Bath, Bristol and the surrounding areas. </w:t>
      </w:r>
    </w:p>
    <w:p w14:paraId="637042B1" w14:textId="783BA654" w:rsidR="00001AE0" w:rsidRDefault="006C466D" w:rsidP="00643A02">
      <w:pPr>
        <w:pStyle w:val="Heading2"/>
      </w:pPr>
      <w:r>
        <w:t xml:space="preserve">Study population </w:t>
      </w:r>
    </w:p>
    <w:p w14:paraId="126AC556" w14:textId="66ABA7F6" w:rsidR="007779E4" w:rsidRPr="007779E4" w:rsidRDefault="007779E4" w:rsidP="005E2272">
      <w:r>
        <w:t>This study targeted o</w:t>
      </w:r>
      <w:r w:rsidRPr="007779E4">
        <w:t xml:space="preserve">lder people </w:t>
      </w:r>
      <w:r>
        <w:t xml:space="preserve">who were </w:t>
      </w:r>
      <w:r w:rsidRPr="007779E4">
        <w:t>more likely to both be obese and be prescribed antibiotics (8), and, therefore,</w:t>
      </w:r>
      <w:r>
        <w:t xml:space="preserve"> would</w:t>
      </w:r>
      <w:r w:rsidRPr="007779E4">
        <w:t xml:space="preserve"> theoretically provide richer interview data surrounding antibiotics whilst also being at higher risk of AMR consequences.  Participants were eligible to take part if they were aged 65 years or over, identified as a member of the public (healthcare workers, past or present, were excluded), were UK-based and fluent in English. </w:t>
      </w:r>
      <w:r>
        <w:t xml:space="preserve">A </w:t>
      </w:r>
      <w:r w:rsidRPr="007779E4">
        <w:t>purposive sampling strategy was applied to source a diverse participant pool that was likely to be representative of the target population in relation to age, gender and ethnicity.</w:t>
      </w:r>
    </w:p>
    <w:p w14:paraId="1DC73293" w14:textId="7D21565A" w:rsidR="00984ACA" w:rsidRDefault="00984ACA">
      <w:pPr>
        <w:pStyle w:val="Heading2"/>
      </w:pPr>
      <w:r>
        <w:t>Participant Recruitment</w:t>
      </w:r>
    </w:p>
    <w:p w14:paraId="04CA98C1" w14:textId="2167FE67" w:rsidR="006E46A2" w:rsidRPr="006E46A2" w:rsidRDefault="00583466" w:rsidP="006E46A2">
      <w:r>
        <w:t>The ‘study setting’ for this research was the UK South West region, with all media recruitment focused on Bath, Bristol and the surrounding areas. This was practically necessary as face-to-face interviews were offered in all cases. Social and community groups relevant to the target population were contacted through an existing list of ‘gatekeepers’ associated with the university of Bath and online searches.</w:t>
      </w:r>
      <w:r w:rsidR="006E46A2" w:rsidRPr="006E46A2">
        <w:t xml:space="preserve"> Recruitment continued to take place until at least 15 participants had been sourced and interviewed</w:t>
      </w:r>
      <w:r w:rsidR="006E46A2">
        <w:t xml:space="preserve">. The target sample size for this project was estimated at </w:t>
      </w:r>
      <w:r>
        <w:t>15</w:t>
      </w:r>
      <w:r w:rsidR="006E46A2">
        <w:t xml:space="preserve"> participants.</w:t>
      </w:r>
      <w:r w:rsidR="006E46A2" w:rsidRPr="006E46A2">
        <w:t xml:space="preserve"> </w:t>
      </w:r>
      <w:r w:rsidR="006E46A2">
        <w:t>T</w:t>
      </w:r>
      <w:r w:rsidR="006E46A2" w:rsidRPr="006E46A2">
        <w:t>his number of participants was guided and justified as suitable to gain ‘information power</w:t>
      </w:r>
      <w:proofErr w:type="gramStart"/>
      <w:r w:rsidR="006E46A2" w:rsidRPr="006E46A2">
        <w:t>’(</w:t>
      </w:r>
      <w:proofErr w:type="gramEnd"/>
      <w:r w:rsidR="006E46A2" w:rsidRPr="006E46A2">
        <w:t xml:space="preserve">28), and is similar to the sample sizes used in previous akin research </w:t>
      </w:r>
      <w:proofErr w:type="gramStart"/>
      <w:r w:rsidR="006E46A2" w:rsidRPr="006E46A2">
        <w:t>studies(</w:t>
      </w:r>
      <w:proofErr w:type="gramEnd"/>
      <w:r w:rsidR="006E46A2" w:rsidRPr="006E46A2">
        <w:t>26, 29, 30).</w:t>
      </w:r>
      <w:r w:rsidR="009852D4" w:rsidRPr="009852D4">
        <w:t xml:space="preserve"> Likewise, participants were recruited and interviews continued until data saturation was reached. Forty-three groups were contacted using the University of Bath’s Healthy Later Living network gatekeeper list. An additional 122 groups or establishments were identified by the researcher and contacted before the target of 15 participants was reached. All interested individuals </w:t>
      </w:r>
      <w:r w:rsidR="009852D4">
        <w:t>(</w:t>
      </w:r>
      <w:r w:rsidR="009852D4" w:rsidRPr="009852D4">
        <w:t>who responded to the recruitment material</w:t>
      </w:r>
      <w:r w:rsidR="009852D4">
        <w:t>/</w:t>
      </w:r>
      <w:r w:rsidR="009852D4" w:rsidRPr="009852D4">
        <w:t>email or poster</w:t>
      </w:r>
      <w:r w:rsidR="009852D4">
        <w:t xml:space="preserve">) were </w:t>
      </w:r>
      <w:r w:rsidR="009852D4" w:rsidRPr="009852D4">
        <w:t>initially contacted</w:t>
      </w:r>
      <w:r w:rsidR="009852D4">
        <w:t xml:space="preserve"> by</w:t>
      </w:r>
      <w:r w:rsidR="009852D4" w:rsidRPr="009852D4">
        <w:t xml:space="preserve"> the researcher (LF) via email or phone. </w:t>
      </w:r>
      <w:r w:rsidR="009852D4">
        <w:t>They</w:t>
      </w:r>
      <w:r w:rsidR="009852D4" w:rsidRPr="009852D4">
        <w:t xml:space="preserve"> were then emailed or posted a participant information sheet and demographic questionnaire details</w:t>
      </w:r>
      <w:r w:rsidR="009852D4">
        <w:t xml:space="preserve"> form</w:t>
      </w:r>
      <w:r w:rsidR="009852D4" w:rsidRPr="009852D4">
        <w:t xml:space="preserve">. All participants who met the inclusion criteria were invited to take part. Participants were asked to follow a link to an online questionnaire (or this was posted to them alongside a printed participant information sheet if they preferred), which had been created using the Qualtrics XM </w:t>
      </w:r>
      <w:r w:rsidR="002D6246" w:rsidRPr="009852D4">
        <w:t>platform.</w:t>
      </w:r>
    </w:p>
    <w:p w14:paraId="215CD205" w14:textId="434BFA16" w:rsidR="006E46A2" w:rsidRDefault="00F7196B" w:rsidP="00B57C5D">
      <w:r>
        <w:t xml:space="preserve">Following a higher response rate of White participants with BMIs </w:t>
      </w:r>
      <w:r w:rsidR="00881D2D">
        <w:t xml:space="preserve">that fall within the typical range </w:t>
      </w:r>
      <w:r>
        <w:t>from high socioeconomic backgrounds,</w:t>
      </w:r>
      <w:r w:rsidR="00C5718E">
        <w:t xml:space="preserve"> </w:t>
      </w:r>
      <w:r w:rsidR="002931A0">
        <w:t>recruitment was targeted to source a stratified sample</w:t>
      </w:r>
      <w:r>
        <w:t xml:space="preserve"> following an initial eight interviews</w:t>
      </w:r>
      <w:r w:rsidR="002825FC">
        <w:t>. F</w:t>
      </w:r>
      <w:r w:rsidR="00C5718E">
        <w:t xml:space="preserve">or example, </w:t>
      </w:r>
      <w:r w:rsidR="00DD6AA6">
        <w:t>more deprived areas of Bristol were identified using Bristol City Council data</w:t>
      </w:r>
      <w:r w:rsidR="00783BA1">
        <w:fldChar w:fldCharType="begin"/>
      </w:r>
      <w:r w:rsidR="00184801">
        <w:instrText xml:space="preserve"> ADDIN EN.CITE &lt;EndNote&gt;&lt;Cite&gt;&lt;Author&gt;Bristol City Council&lt;/Author&gt;&lt;Year&gt;2019&lt;/Year&gt;&lt;RecNum&gt;22&lt;/RecNum&gt;&lt;IDText&gt;Deprivation in Bristol 2019&lt;/IDText&gt;&lt;DisplayText&gt;(27)&lt;/DisplayText&gt;&lt;record&gt;&lt;rec-number&gt;22&lt;/rec-number&gt;&lt;foreign-keys&gt;&lt;key app="EN" db-id="9t2azsxem5wedyes02qv2t0y5eewf9p9sraa" timestamp="1673448685" guid="ea0832df-fff0-4a7e-a085-bf6a8ec0facd"&gt;22&lt;/key&gt;&lt;/foreign-keys&gt;&lt;ref-type name="Web Page"&gt;12&lt;/ref-type&gt;&lt;contributors&gt;&lt;authors&gt;&lt;author&gt;Bristol City Council,&lt;/author&gt;&lt;/authors&gt;&lt;/contributors&gt;&lt;titles&gt;&lt;title&gt;Deprivation in Bristol 2019&lt;/title&gt;&lt;/titles&gt;&lt;number&gt;14/07/2022&lt;/number&gt;&lt;dates&gt;&lt;year&gt;2019&lt;/year&gt;&lt;/dates&gt;&lt;urls&gt;&lt;related-urls&gt;&lt;url&gt;https://opendata.bristol.gov.uk/api/datasets/1.0/deprivation-in-bristol-2019/attachments/deprivation_in_bristol_2019_pdf/&lt;/url&gt;&lt;/related-urls&gt;&lt;/urls&gt;&lt;/record&gt;&lt;/Cite&gt;&lt;/EndNote&gt;</w:instrText>
      </w:r>
      <w:r w:rsidR="00783BA1">
        <w:fldChar w:fldCharType="separate"/>
      </w:r>
      <w:r w:rsidR="00184801">
        <w:rPr>
          <w:noProof/>
        </w:rPr>
        <w:t>(27)</w:t>
      </w:r>
      <w:r w:rsidR="00783BA1">
        <w:fldChar w:fldCharType="end"/>
      </w:r>
      <w:r w:rsidR="00DD6AA6">
        <w:t xml:space="preserve">, postcodes for these areas were cross-referenced with Slimming World sites in those areas and those sites were contacted with recruitment material. </w:t>
      </w:r>
    </w:p>
    <w:p w14:paraId="7B029514" w14:textId="77777777" w:rsidR="006E46A2" w:rsidRDefault="006E46A2" w:rsidP="004252ED">
      <w:pPr>
        <w:pStyle w:val="Heading2"/>
      </w:pPr>
      <w:r>
        <w:t xml:space="preserve">Data Collection </w:t>
      </w:r>
    </w:p>
    <w:p w14:paraId="488296BC" w14:textId="450C67CA" w:rsidR="002D6246" w:rsidRDefault="006E46A2" w:rsidP="00B57C5D">
      <w:r>
        <w:t>Data w</w:t>
      </w:r>
      <w:r w:rsidR="00FA4E3D">
        <w:t>as</w:t>
      </w:r>
      <w:r>
        <w:t xml:space="preserve"> collected</w:t>
      </w:r>
      <w:r w:rsidR="00117D09">
        <w:t xml:space="preserve"> between July and November 2022</w:t>
      </w:r>
      <w:r w:rsidR="00FA4E3D">
        <w:t>. Initial demographic data was collected</w:t>
      </w:r>
      <w:r w:rsidR="009852D4">
        <w:t xml:space="preserve"> using self-administered questionnaires</w:t>
      </w:r>
      <w:r w:rsidR="00FA4E3D">
        <w:t xml:space="preserve"> followed by either</w:t>
      </w:r>
      <w:r w:rsidR="009852D4">
        <w:t xml:space="preserve"> </w:t>
      </w:r>
      <w:r w:rsidR="00FA4E3D">
        <w:t xml:space="preserve">an </w:t>
      </w:r>
      <w:r w:rsidR="009852D4">
        <w:t xml:space="preserve">in person </w:t>
      </w:r>
      <w:r w:rsidR="00FA4E3D">
        <w:t>or</w:t>
      </w:r>
      <w:r w:rsidR="009852D4">
        <w:t xml:space="preserve"> virtual interview </w:t>
      </w:r>
      <w:r w:rsidR="00CD689E">
        <w:t xml:space="preserve">(over the telephone or </w:t>
      </w:r>
      <w:r w:rsidR="00FA4E3D">
        <w:t>using</w:t>
      </w:r>
      <w:r w:rsidR="009852D4">
        <w:t xml:space="preserve"> Microsoft Teams</w:t>
      </w:r>
      <w:r w:rsidR="00CD689E">
        <w:t>)</w:t>
      </w:r>
      <w:r w:rsidR="00117D09">
        <w:t>.</w:t>
      </w:r>
    </w:p>
    <w:p w14:paraId="27377412" w14:textId="62E2E728" w:rsidR="002D6246" w:rsidRDefault="002D6246" w:rsidP="004252ED">
      <w:pPr>
        <w:pStyle w:val="Heading2"/>
      </w:pPr>
      <w:r>
        <w:t>Questionnaires</w:t>
      </w:r>
    </w:p>
    <w:p w14:paraId="2A25B4DB" w14:textId="3F4A83D3" w:rsidR="0070345A" w:rsidRDefault="002D6246" w:rsidP="00B57C5D">
      <w:r w:rsidRPr="002D6246">
        <w:t>Six of the questionnaires were completed on paper, either before the interview or sent in advance via post</w:t>
      </w:r>
      <w:r w:rsidR="009C7A65">
        <w:t>;</w:t>
      </w:r>
      <w:r w:rsidRPr="002D6246">
        <w:t xml:space="preserve"> the remain</w:t>
      </w:r>
      <w:r w:rsidR="009C7A65">
        <w:t>ing nine questionnaires were</w:t>
      </w:r>
      <w:r w:rsidRPr="002D6246">
        <w:t xml:space="preserve"> completed on the online Qualtrics </w:t>
      </w:r>
      <w:r w:rsidR="001940BE" w:rsidRPr="002D6246">
        <w:t>system.</w:t>
      </w:r>
      <w:r w:rsidRPr="002D6246">
        <w:t xml:space="preserve"> The </w:t>
      </w:r>
      <w:r w:rsidRPr="002D6246">
        <w:lastRenderedPageBreak/>
        <w:t xml:space="preserve">demographic questionnaire collected informed written consent, basic demographic data including gender, age and postcode, highest level of education completed, smoking status and frequency of regular exercise. Additionally, height and weight data, existing health conditions and regular medications were recorded. The participants were also asked to select time slots that are usually convenient for their schedule so that an interview time may be arranged. Interview slots were offered seven days a week, between 8am and 8pm, to avoid selection bias associated with only allowing those with certain shift or daily activity patterns to take </w:t>
      </w:r>
      <w:proofErr w:type="gramStart"/>
      <w:r w:rsidRPr="002D6246">
        <w:t>part(</w:t>
      </w:r>
      <w:proofErr w:type="gramEnd"/>
      <w:r w:rsidRPr="002D6246">
        <w:t>31).</w:t>
      </w:r>
    </w:p>
    <w:p w14:paraId="13E71E55" w14:textId="2CF0D30C" w:rsidR="002931A0" w:rsidRDefault="002931A0" w:rsidP="00D50C81">
      <w:pPr>
        <w:pStyle w:val="Heading2"/>
      </w:pPr>
      <w:r>
        <w:t>Interviews</w:t>
      </w:r>
    </w:p>
    <w:p w14:paraId="24836A70" w14:textId="4642BC50" w:rsidR="00B57C5D" w:rsidRDefault="001940BE" w:rsidP="00B57C5D">
      <w:r>
        <w:t xml:space="preserve">Both </w:t>
      </w:r>
      <w:r w:rsidR="00CB4120">
        <w:t>i</w:t>
      </w:r>
      <w:r w:rsidRPr="001940BE">
        <w:t>n-person (at the University of Bath or a local coffee shop)</w:t>
      </w:r>
      <w:r>
        <w:t xml:space="preserve"> and virtual interviews (</w:t>
      </w:r>
      <w:r w:rsidRPr="001940BE">
        <w:t>over the telephone or Microsoft Teams</w:t>
      </w:r>
      <w:r>
        <w:t>) were conducted</w:t>
      </w:r>
      <w:r w:rsidRPr="001940BE">
        <w:t xml:space="preserve"> </w:t>
      </w:r>
      <w:r w:rsidR="005A696D">
        <w:t>wit</w:t>
      </w:r>
      <w:r w:rsidR="00CB4120">
        <w:t xml:space="preserve">h all study participants, </w:t>
      </w:r>
      <w:r w:rsidRPr="001940BE">
        <w:t>depending on what suited the participant best.</w:t>
      </w:r>
      <w:r w:rsidR="005A696D" w:rsidRPr="005A696D">
        <w:t xml:space="preserve"> The interview discussion focused on the participants’ self-perceived understanding of AMR, optimal antibiotic use, infection control behaviours, optimal diets, dietary interventions and attitudes towards managing diet for AMR priorities. A full topic guide can be found in Additional File 1 and all participants were debriefed at the end of each interview. Once a convenient time had been arranged, all interviews were conducted on a one-to-one basis. A mixture of interview environments </w:t>
      </w:r>
      <w:proofErr w:type="gramStart"/>
      <w:r w:rsidR="005A696D" w:rsidRPr="005A696D">
        <w:t>were</w:t>
      </w:r>
      <w:proofErr w:type="gramEnd"/>
      <w:r w:rsidR="005A696D" w:rsidRPr="005A696D">
        <w:t xml:space="preserve"> used to reduce bias associated with older people who were more or less technologically </w:t>
      </w:r>
      <w:proofErr w:type="gramStart"/>
      <w:r w:rsidR="005A696D" w:rsidRPr="005A696D">
        <w:t>able(</w:t>
      </w:r>
      <w:proofErr w:type="gramEnd"/>
      <w:r w:rsidR="005A696D" w:rsidRPr="005A696D">
        <w:t>32), or limiting public contact due to infectious disease risk, increasing study uptake. All participating individuals received a £10 ‘Love to Shop’ gift card in compensation for their time.</w:t>
      </w:r>
      <w:r w:rsidR="00B57C5D">
        <w:t xml:space="preserve"> </w:t>
      </w:r>
    </w:p>
    <w:p w14:paraId="58EC0143" w14:textId="26CE884D" w:rsidR="00FB7D8F" w:rsidRDefault="00FB7D8F" w:rsidP="00B57C5D">
      <w:r w:rsidRPr="00B57C5D">
        <w:t>Five of the interviews were completed face to face, either at the university or at a local coffee shop, seven were conducted by telephone and five were completed over Microsoft Teams. Of the five meetings that were conducted over Microsoft Teams, one participant chose to turn on their camera. The mean length of interviews was 46 minutes (with a range of 30 to 78 minutes).</w:t>
      </w:r>
    </w:p>
    <w:p w14:paraId="60971012" w14:textId="3B6670E9" w:rsidR="003D7A5D" w:rsidRDefault="005D2DC4" w:rsidP="00643A02">
      <w:pPr>
        <w:pStyle w:val="Heading2"/>
      </w:pPr>
      <w:r>
        <w:t>Data Analysis</w:t>
      </w:r>
    </w:p>
    <w:p w14:paraId="3B8B3629" w14:textId="2161FC6A" w:rsidR="005A696D" w:rsidRPr="005A696D" w:rsidRDefault="005A696D" w:rsidP="005E2272">
      <w:r w:rsidRPr="005A696D">
        <w:t>Interviews were recorded using Microsoft Teams and its automatic transcription software; all automated transcripts were checked for accuracy, errors corrected and anonymised prior to analysis</w:t>
      </w:r>
      <w:r w:rsidR="00CD689E">
        <w:t>.</w:t>
      </w:r>
    </w:p>
    <w:p w14:paraId="52878C6B" w14:textId="64067DB3" w:rsidR="00CC2EEC" w:rsidRDefault="0086483A" w:rsidP="00B57C5D">
      <w:r>
        <w:t>Reflexive t</w:t>
      </w:r>
      <w:r w:rsidR="00B55871">
        <w:t xml:space="preserve">hematic analysis </w:t>
      </w:r>
      <w:r w:rsidR="00BE4E23">
        <w:t xml:space="preserve">of the transcribed data was conducted </w:t>
      </w:r>
      <w:r w:rsidR="00B55871">
        <w:t>based on Braun and Clarke’s</w:t>
      </w:r>
      <w:r w:rsidR="001918EA">
        <w:t xml:space="preserve"> </w:t>
      </w:r>
      <w:r w:rsidR="00B55871">
        <w:t>practical approach</w:t>
      </w:r>
      <w:r w:rsidR="001918EA">
        <w:fldChar w:fldCharType="begin"/>
      </w:r>
      <w:r w:rsidR="00184801">
        <w:instrText xml:space="preserve"> ADDIN EN.CITE &lt;EndNote&gt;&lt;Cite&gt;&lt;Author&gt;Braun&lt;/Author&gt;&lt;Year&gt;2022&lt;/Year&gt;&lt;RecNum&gt;28&lt;/RecNum&gt;&lt;IDText&gt;Thematic analysis : a practical guide&lt;/IDText&gt;&lt;DisplayText&gt;(33)&lt;/DisplayText&gt;&lt;record&gt;&lt;rec-number&gt;28&lt;/rec-number&gt;&lt;foreign-keys&gt;&lt;key app="EN" db-id="9t2azsxem5wedyes02qv2t0y5eewf9p9sraa" timestamp="1673448685" guid="c94ba9e3-d686-4a3c-ad94-3221bf99ae3d"&gt;28&lt;/key&gt;&lt;/foreign-keys&gt;&lt;ref-type name="Journal Article"&gt;17&lt;/ref-type&gt;&lt;contributors&gt;&lt;authors&gt;&lt;author&gt;Braun, Virginia&lt;/author&gt;&lt;/authors&gt;&lt;secondary-authors&gt;&lt;author&gt;Clarke, Victoria&lt;/author&gt;&lt;/secondary-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s Angeles&lt;/pub-location&gt;&lt;publisher&gt;Los Angeles : SAGE&lt;/publisher&gt;&lt;urls&gt;&lt;/urls&gt;&lt;/record&gt;&lt;/Cite&gt;&lt;/EndNote&gt;</w:instrText>
      </w:r>
      <w:r w:rsidR="001918EA">
        <w:fldChar w:fldCharType="separate"/>
      </w:r>
      <w:r w:rsidR="00184801">
        <w:rPr>
          <w:noProof/>
        </w:rPr>
        <w:t>(33)</w:t>
      </w:r>
      <w:r w:rsidR="001918EA">
        <w:fldChar w:fldCharType="end"/>
      </w:r>
      <w:r w:rsidR="00BE4E23">
        <w:t>.</w:t>
      </w:r>
      <w:r w:rsidR="002328CF" w:rsidRPr="002328CF">
        <w:t xml:space="preserve"> </w:t>
      </w:r>
      <w:r w:rsidR="00B73E1D">
        <w:t xml:space="preserve">The flexible application of reflexive thematic analysis allowed the researcher to </w:t>
      </w:r>
      <w:r w:rsidR="0043430B">
        <w:t>develop</w:t>
      </w:r>
      <w:r w:rsidR="00B73E1D">
        <w:t xml:space="preserve"> themes </w:t>
      </w:r>
      <w:r w:rsidR="00236598">
        <w:t>pertaining</w:t>
      </w:r>
      <w:r w:rsidR="00B73E1D">
        <w:t xml:space="preserve"> to the factors that influence, underpin or contextualise older people’s behaviour</w:t>
      </w:r>
      <w:r w:rsidR="00E35925">
        <w:t>al</w:t>
      </w:r>
      <w:r w:rsidR="00B73E1D">
        <w:t xml:space="preserve"> motivations in diet and antimicrobial use. </w:t>
      </w:r>
      <w:r w:rsidR="00BE4E23">
        <w:t>Th</w:t>
      </w:r>
      <w:r w:rsidR="00B73E1D">
        <w:t>e process</w:t>
      </w:r>
      <w:r w:rsidR="00BE4E23">
        <w:t xml:space="preserve"> involved familiarisation with the data, by relistening to the recorded interviews and re-reading the transcripts until the researcher was familiar with them in their entirety</w:t>
      </w:r>
      <w:r w:rsidR="001918EA">
        <w:fldChar w:fldCharType="begin"/>
      </w:r>
      <w:r w:rsidR="00184801">
        <w:instrText xml:space="preserve"> ADDIN EN.CITE &lt;EndNote&gt;&lt;Cite&gt;&lt;Author&gt;Green&lt;/Author&gt;&lt;Year&gt;2018&lt;/Year&gt;&lt;RecNum&gt;29&lt;/RecNum&gt;&lt;IDText&gt;Qualitative methods for health research&lt;/IDText&gt;&lt;DisplayText&gt;(34)&lt;/DisplayText&gt;&lt;record&gt;&lt;rec-number&gt;29&lt;/rec-number&gt;&lt;foreign-keys&gt;&lt;key app="EN" db-id="9t2azsxem5wedyes02qv2t0y5eewf9p9sraa" timestamp="1673448685" guid="8c5a1b86-ef13-4a29-ab0a-53f1f2712891"&gt;29&lt;/key&gt;&lt;/foreign-keys&gt;&lt;ref-type name="Journal Article"&gt;17&lt;/ref-type&gt;&lt;contributors&gt;&lt;authors&gt;&lt;author&gt;Green, Judith&lt;/author&gt;&lt;/authors&gt;&lt;secondary-authors&gt;&lt;author&gt;Thorogood, Nicki&lt;/author&gt;&lt;/secondary-authors&gt;&lt;/contributors&gt;&lt;titles&gt;&lt;title&gt;Qualitative methods for health research&lt;/title&gt;&lt;/titles&gt;&lt;edition&gt;4th edition.&lt;/edition&gt;&lt;keywords&gt;&lt;keyword&gt;Medical care -- Research -- Methodology&lt;/keyword&gt;&lt;keyword&gt;Public health -- Research -- Methodology&lt;/keyword&gt;&lt;keyword&gt;Qualitative research&lt;/keyword&gt;&lt;/keywords&gt;&lt;dates&gt;&lt;year&gt;2018&lt;/year&gt;&lt;/dates&gt;&lt;pub-location&gt;London&lt;/pub-location&gt;&lt;publisher&gt;London : SAGE&lt;/publisher&gt;&lt;urls&gt;&lt;/urls&gt;&lt;/record&gt;&lt;/Cite&gt;&lt;/EndNote&gt;</w:instrText>
      </w:r>
      <w:r w:rsidR="001918EA">
        <w:fldChar w:fldCharType="separate"/>
      </w:r>
      <w:r w:rsidR="00184801">
        <w:rPr>
          <w:noProof/>
        </w:rPr>
        <w:t>(34)</w:t>
      </w:r>
      <w:r w:rsidR="001918EA">
        <w:fldChar w:fldCharType="end"/>
      </w:r>
      <w:r w:rsidR="00BE4E23">
        <w:t>. Using NVivo software, codes were developed that captured specific and particular meanings within the dataset</w:t>
      </w:r>
      <w:r w:rsidR="001918EA" w:rsidRPr="00D50C81">
        <w:fldChar w:fldCharType="begin"/>
      </w:r>
      <w:r w:rsidR="00184801" w:rsidRPr="00D50C81">
        <w:instrText xml:space="preserve"> ADDIN EN.CITE &lt;EndNote&gt;&lt;Cite&gt;&lt;Author&gt;Braun&lt;/Author&gt;&lt;Year&gt;2022&lt;/Year&gt;&lt;RecNum&gt;28&lt;/RecNum&gt;&lt;IDText&gt;Thematic analysis : a practical guide&lt;/IDText&gt;&lt;DisplayText&gt;(33)&lt;/DisplayText&gt;&lt;record&gt;&lt;rec-number&gt;28&lt;/rec-number&gt;&lt;foreign-keys&gt;&lt;key app="EN" db-id="9t2azsxem5wedyes02qv2t0y5eewf9p9sraa" timestamp="1673448685" guid="c94ba9e3-d686-4a3c-ad94-3221bf99ae3d"&gt;28&lt;/key&gt;&lt;/foreign-keys&gt;&lt;ref-type name="Journal Article"&gt;17&lt;/ref-type&gt;&lt;contributors&gt;&lt;authors&gt;&lt;author&gt;Braun, Virginia&lt;/author&gt;&lt;/authors&gt;&lt;secondary-authors&gt;&lt;author&gt;Clarke, Victoria&lt;/author&gt;&lt;/secondary-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s Angeles&lt;/pub-location&gt;&lt;publisher&gt;Los Angeles : SAGE&lt;/publisher&gt;&lt;urls&gt;&lt;/urls&gt;&lt;/record&gt;&lt;/Cite&gt;&lt;/EndNote&gt;</w:instrText>
      </w:r>
      <w:r w:rsidR="001918EA" w:rsidRPr="00D50C81">
        <w:fldChar w:fldCharType="separate"/>
      </w:r>
      <w:r w:rsidR="00184801" w:rsidRPr="00D50C81">
        <w:rPr>
          <w:noProof/>
        </w:rPr>
        <w:t>(33)</w:t>
      </w:r>
      <w:r w:rsidR="001918EA" w:rsidRPr="00D50C81">
        <w:fldChar w:fldCharType="end"/>
      </w:r>
      <w:r w:rsidR="00BE4E23" w:rsidRPr="00D50C81">
        <w:t xml:space="preserve">. </w:t>
      </w:r>
      <w:r w:rsidR="00E604B0" w:rsidRPr="00D50C81">
        <w:t xml:space="preserve">A hierarchy of codes was built within NVivo that reflected the different domains and sub-themes within the data. </w:t>
      </w:r>
      <w:r w:rsidR="00E30D70" w:rsidRPr="00D50C81">
        <w:t>The dataset was reviewed thoroughly twice and the code labels were refined, finalised and checked for consistency</w:t>
      </w:r>
      <w:r w:rsidR="001918EA" w:rsidRPr="00D50C81">
        <w:fldChar w:fldCharType="begin"/>
      </w:r>
      <w:r w:rsidR="00184801" w:rsidRPr="00D50C81">
        <w:instrText xml:space="preserve"> ADDIN EN.CITE &lt;EndNote&gt;&lt;Cite&gt;&lt;Author&gt;Braun&lt;/Author&gt;&lt;Year&gt;2022&lt;/Year&gt;&lt;RecNum&gt;28&lt;/RecNum&gt;&lt;IDText&gt;Thematic analysis : a practical guide&lt;/IDText&gt;&lt;DisplayText&gt;(33)&lt;/DisplayText&gt;&lt;record&gt;&lt;rec-number&gt;28&lt;/rec-number&gt;&lt;foreign-keys&gt;&lt;key app="EN" db-id="9t2azsxem5wedyes02qv2t0y5eewf9p9sraa" timestamp="1673448685" guid="c94ba9e3-d686-4a3c-ad94-3221bf99ae3d"&gt;28&lt;/key&gt;&lt;/foreign-keys&gt;&lt;ref-type name="Journal Article"&gt;17&lt;/ref-type&gt;&lt;contributors&gt;&lt;authors&gt;&lt;author&gt;Braun, Virginia&lt;/author&gt;&lt;/authors&gt;&lt;secondary-authors&gt;&lt;author&gt;Clarke, Victoria&lt;/author&gt;&lt;/secondary-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s Angeles&lt;/pub-location&gt;&lt;publisher&gt;Los Angeles : SAGE&lt;/publisher&gt;&lt;urls&gt;&lt;/urls&gt;&lt;/record&gt;&lt;/Cite&gt;&lt;/EndNote&gt;</w:instrText>
      </w:r>
      <w:r w:rsidR="001918EA" w:rsidRPr="00D50C81">
        <w:fldChar w:fldCharType="separate"/>
      </w:r>
      <w:r w:rsidR="00184801" w:rsidRPr="00D50C81">
        <w:rPr>
          <w:noProof/>
        </w:rPr>
        <w:t>(33)</w:t>
      </w:r>
      <w:r w:rsidR="001918EA" w:rsidRPr="00D50C81">
        <w:fldChar w:fldCharType="end"/>
      </w:r>
      <w:r w:rsidR="00E30D70" w:rsidRPr="00D50C81">
        <w:t>. Similarities in meaning between the codes were considered, clustered and connected in the development of themes</w:t>
      </w:r>
      <w:r w:rsidR="001918EA" w:rsidRPr="00D50C81">
        <w:fldChar w:fldCharType="begin"/>
      </w:r>
      <w:r w:rsidR="00184801" w:rsidRPr="00D50C81">
        <w:instrText xml:space="preserve"> ADDIN EN.CITE &lt;EndNote&gt;&lt;Cite&gt;&lt;Author&gt;Braun&lt;/Author&gt;&lt;Year&gt;2022&lt;/Year&gt;&lt;RecNum&gt;28&lt;/RecNum&gt;&lt;IDText&gt;Thematic analysis : a practical guide&lt;/IDText&gt;&lt;DisplayText&gt;(33)&lt;/DisplayText&gt;&lt;record&gt;&lt;rec-number&gt;28&lt;/rec-number&gt;&lt;foreign-keys&gt;&lt;key app="EN" db-id="9t2azsxem5wedyes02qv2t0y5eewf9p9sraa" timestamp="1673448685" guid="c94ba9e3-d686-4a3c-ad94-3221bf99ae3d"&gt;28&lt;/key&gt;&lt;/foreign-keys&gt;&lt;ref-type name="Journal Article"&gt;17&lt;/ref-type&gt;&lt;contributors&gt;&lt;authors&gt;&lt;author&gt;Braun, Virginia&lt;/author&gt;&lt;/authors&gt;&lt;secondary-authors&gt;&lt;author&gt;Clarke, Victoria&lt;/author&gt;&lt;/secondary-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s Angeles&lt;/pub-location&gt;&lt;publisher&gt;Los Angeles : SAGE&lt;/publisher&gt;&lt;urls&gt;&lt;/urls&gt;&lt;/record&gt;&lt;/Cite&gt;&lt;/EndNote&gt;</w:instrText>
      </w:r>
      <w:r w:rsidR="001918EA" w:rsidRPr="00D50C81">
        <w:fldChar w:fldCharType="separate"/>
      </w:r>
      <w:r w:rsidR="00184801" w:rsidRPr="00D50C81">
        <w:rPr>
          <w:noProof/>
        </w:rPr>
        <w:t>(33)</w:t>
      </w:r>
      <w:r w:rsidR="001918EA" w:rsidRPr="00D50C81">
        <w:fldChar w:fldCharType="end"/>
      </w:r>
      <w:r w:rsidR="00E30D70" w:rsidRPr="00D50C81">
        <w:t xml:space="preserve">. </w:t>
      </w:r>
      <w:r w:rsidR="00A725D6" w:rsidRPr="00D50C81">
        <w:t xml:space="preserve">Thematic maps were developed in NVivo to consider how provisional themes related to each other and the overall research question </w:t>
      </w:r>
      <w:r w:rsidRPr="00D50C81">
        <w:t>before themes were refined, defined and conclusively named.</w:t>
      </w:r>
      <w:r>
        <w:t xml:space="preserve"> </w:t>
      </w:r>
    </w:p>
    <w:p w14:paraId="44B9415B" w14:textId="3E6B2054" w:rsidR="005A696D" w:rsidRDefault="00CC2EEC" w:rsidP="00B57C5D">
      <w:r w:rsidRPr="002328CF">
        <w:t>Reflexive Thematic Analysis Reporting Guidelines (RTARG</w:t>
      </w:r>
      <w:r>
        <w:t xml:space="preserve">; see Supplementary Materials) were followed to encourage a values-based approach that aligned methodological coherence with high quality reporting of the </w:t>
      </w:r>
      <w:r w:rsidRPr="00135EC2">
        <w:t xml:space="preserve">thematic </w:t>
      </w:r>
      <w:r w:rsidRPr="005E2272">
        <w:t>analysis</w:t>
      </w:r>
      <w:r w:rsidR="00135EC2" w:rsidRPr="005E2272">
        <w:fldChar w:fldCharType="begin"/>
      </w:r>
      <w:r w:rsidR="00135EC2" w:rsidRPr="005E2272">
        <w:instrText xml:space="preserve"> ADDIN EN.CITE &lt;EndNote&gt;&lt;Cite&gt;&lt;Author&gt;Braun&lt;/Author&gt;&lt;Year&gt;2024&lt;/Year&gt;&lt;IDText&gt;Supporting best practice in reflexive thematic analysis reporting in Palliative Medicine: A review of published research and introduction to the Reflexive Thematic Analysis Reporting Guidelines (RTARG)&lt;/IDText&gt;&lt;DisplayText&gt;(35)&lt;/DisplayText&gt;&lt;record&gt;&lt;keywords&gt;&lt;keyword&gt;Appraisers&lt;/keyword&gt;&lt;keyword&gt;Medicine&lt;/keyword&gt;&lt;keyword&gt;Palliative treatment&lt;/keyword&gt;&lt;keyword&gt;Practice Guidelines as Topic&lt;/keyword&gt;&lt;keyword&gt;Qualitative research&lt;/keyword&gt;&lt;keyword&gt;Transparency&lt;/keyword&gt;&lt;/keywords&gt;&lt;isbn&gt;0269-2163&lt;/isbn&gt;&lt;titles&gt;&lt;title&gt;Supporting best practice in reflexive thematic analysis reporting in Palliative Medicine: A review of published research and introduction to the Reflexive Thematic Analysis Reporting Guidelines (RTARG)&lt;/title&gt;&lt;secondary-title&gt;Palliative medicine&lt;/secondary-title&gt;&lt;/titles&gt;&lt;pages&gt;608-616&lt;/pages&gt;&lt;number&gt;6&lt;/number&gt;&lt;contributors&gt;&lt;authors&gt;&lt;author&gt;Braun, Virginia&lt;/author&gt;&lt;author&gt;Clarke, Victoria&lt;/author&gt;&lt;/authors&gt;&lt;/contributors&gt;&lt;added-date format="utc"&gt;1720709492&lt;/added-date&gt;&lt;pub-location&gt;London, England&lt;/pub-location&gt;&lt;ref-type name="Journal Article"&gt;17&lt;/ref-type&gt;&lt;dates&gt;&lt;year&gt;2024&lt;/year&gt;&lt;/dates&gt;&lt;rec-number&gt;150&lt;/rec-number&gt;&lt;publisher&gt;SAGE Publications&lt;/publisher&gt;&lt;last-updated-date format="utc"&gt;1720709492&lt;/last-updated-date&gt;&lt;electronic-resource-num&gt;10.1177/02692163241234800&lt;/electronic-resource-num&gt;&lt;volume&gt;38&lt;/volume&gt;&lt;/record&gt;&lt;/Cite&gt;&lt;/EndNote&gt;</w:instrText>
      </w:r>
      <w:r w:rsidR="00135EC2" w:rsidRPr="005E2272">
        <w:fldChar w:fldCharType="separate"/>
      </w:r>
      <w:r w:rsidR="00135EC2" w:rsidRPr="005E2272">
        <w:rPr>
          <w:noProof/>
        </w:rPr>
        <w:t>(35)</w:t>
      </w:r>
      <w:r w:rsidR="00135EC2" w:rsidRPr="005E2272">
        <w:fldChar w:fldCharType="end"/>
      </w:r>
      <w:r w:rsidRPr="00135EC2">
        <w:t>. The RTARG</w:t>
      </w:r>
      <w:r>
        <w:t xml:space="preserve"> consists of advice for reporting reflexive thematic analysis, guiding notes and common errors to be avoided. For example, the guidelines advise researchers to ‘Describe selection of participants’ and ‘Discuss how the researcher(s) engaged </w:t>
      </w:r>
      <w:r>
        <w:lastRenderedPageBreak/>
        <w:t>with the analytic process’</w:t>
      </w:r>
      <w:r w:rsidR="00135EC2">
        <w:fldChar w:fldCharType="begin"/>
      </w:r>
      <w:r w:rsidR="00135EC2">
        <w:instrText xml:space="preserve"> ADDIN EN.CITE &lt;EndNote&gt;&lt;Cite&gt;&lt;Author&gt;Braun&lt;/Author&gt;&lt;Year&gt;2024&lt;/Year&gt;&lt;IDText&gt;Supporting best practice in reflexive thematic analysis reporting in Palliative Medicine: A review of published research and introduction to the Reflexive Thematic Analysis Reporting Guidelines (RTARG)&lt;/IDText&gt;&lt;DisplayText&gt;(35)&lt;/DisplayText&gt;&lt;record&gt;&lt;keywords&gt;&lt;keyword&gt;Appraisers&lt;/keyword&gt;&lt;keyword&gt;Medicine&lt;/keyword&gt;&lt;keyword&gt;Palliative treatment&lt;/keyword&gt;&lt;keyword&gt;Practice Guidelines as Topic&lt;/keyword&gt;&lt;keyword&gt;Qualitative research&lt;/keyword&gt;&lt;keyword&gt;Transparency&lt;/keyword&gt;&lt;/keywords&gt;&lt;isbn&gt;0269-2163&lt;/isbn&gt;&lt;titles&gt;&lt;title&gt;Supporting best practice in reflexive thematic analysis reporting in Palliative Medicine: A review of published research and introduction to the Reflexive Thematic Analysis Reporting Guidelines (RTARG)&lt;/title&gt;&lt;secondary-title&gt;Palliative medicine&lt;/secondary-title&gt;&lt;/titles&gt;&lt;pages&gt;608-616&lt;/pages&gt;&lt;number&gt;6&lt;/number&gt;&lt;contributors&gt;&lt;authors&gt;&lt;author&gt;Braun, Virginia&lt;/author&gt;&lt;author&gt;Clarke, Victoria&lt;/author&gt;&lt;/authors&gt;&lt;/contributors&gt;&lt;added-date format="utc"&gt;1720709492&lt;/added-date&gt;&lt;pub-location&gt;London, England&lt;/pub-location&gt;&lt;ref-type name="Journal Article"&gt;17&lt;/ref-type&gt;&lt;dates&gt;&lt;year&gt;2024&lt;/year&gt;&lt;/dates&gt;&lt;rec-number&gt;150&lt;/rec-number&gt;&lt;publisher&gt;SAGE Publications&lt;/publisher&gt;&lt;last-updated-date format="utc"&gt;1720709492&lt;/last-updated-date&gt;&lt;electronic-resource-num&gt;10.1177/02692163241234800&lt;/electronic-resource-num&gt;&lt;volume&gt;38&lt;/volume&gt;&lt;/record&gt;&lt;/Cite&gt;&lt;/EndNote&gt;</w:instrText>
      </w:r>
      <w:r w:rsidR="00135EC2">
        <w:fldChar w:fldCharType="separate"/>
      </w:r>
      <w:r w:rsidR="00135EC2">
        <w:rPr>
          <w:noProof/>
        </w:rPr>
        <w:t>(35)</w:t>
      </w:r>
      <w:r w:rsidR="00135EC2">
        <w:fldChar w:fldCharType="end"/>
      </w:r>
      <w:r>
        <w:t>. Each relevant guideline was considered and actioned during the reporting process.</w:t>
      </w:r>
      <w:r w:rsidR="00B615BC">
        <w:t xml:space="preserve">  </w:t>
      </w:r>
    </w:p>
    <w:p w14:paraId="558B9E8B" w14:textId="346660BD" w:rsidR="00117D09" w:rsidRDefault="00117D09" w:rsidP="005E2272">
      <w:pPr>
        <w:pStyle w:val="Heading2"/>
      </w:pPr>
      <w:r>
        <w:t>Ethical Considerations</w:t>
      </w:r>
    </w:p>
    <w:p w14:paraId="0E3C2F3B" w14:textId="45882D0F" w:rsidR="00117D09" w:rsidRDefault="00117D09" w:rsidP="00B57C5D">
      <w:r w:rsidRPr="00117D09">
        <w:t>The study received favourable opinion from the Psychology Research Ethics Committee (PREC) at the University of Bath (reference number 22 101). Data w</w:t>
      </w:r>
      <w:r w:rsidR="00CD689E">
        <w:t>as</w:t>
      </w:r>
      <w:r w:rsidRPr="00117D09">
        <w:t xml:space="preserve"> collected in accordance with the Declaration of Helsinki</w:t>
      </w:r>
      <w:r w:rsidR="00892CD4">
        <w:fldChar w:fldCharType="begin"/>
      </w:r>
      <w:r w:rsidR="00135EC2">
        <w:instrText xml:space="preserve"> ADDIN EN.CITE &lt;EndNote&gt;&lt;Cite&gt;&lt;Author&gt;World&lt;/Author&gt;&lt;Year&gt;2018&lt;/Year&gt;&lt;IDText&gt;World Medical Association Declaration of Helsinki: Ethical Principles for Medical Research Involving Human subjects. Reviewing the Latest Version&lt;/IDText&gt;&lt;DisplayText&gt;(36)&lt;/DisplayText&gt;&lt;record&gt;&lt;isbn&gt;0719-3904&lt;/isbn&gt;&lt;titles&gt;&lt;title&gt;World Medical Association Declaration of Helsinki: Ethical Principles for Medical Research Involving Human subjects. Reviewing the Latest Version&lt;/title&gt;&lt;secondary-title&gt;International Journal of Medical and Surgical Sciences&lt;/secondary-title&gt;&lt;/titles&gt;&lt;pages&gt;339-346&lt;/pages&gt;&lt;number&gt;4&lt;/number&gt;&lt;contributors&gt;&lt;authors&gt;&lt;author&gt;World Medical Association&lt;/author&gt;&lt;/authors&gt;&lt;/contributors&gt;&lt;added-date format="utc"&gt;1716893320&lt;/added-date&gt;&lt;ref-type name="Journal Article"&gt;17&lt;/ref-type&gt;&lt;dates&gt;&lt;year&gt;2018&lt;/year&gt;&lt;/dates&gt;&lt;rec-number&gt;146&lt;/rec-number&gt;&lt;last-updated-date format="utc"&gt;1716893528&lt;/last-updated-date&gt;&lt;electronic-resource-num&gt;10.32457/ijmss.2014.042&lt;/electronic-resource-num&gt;&lt;volume&gt;1&lt;/volume&gt;&lt;/record&gt;&lt;/Cite&gt;&lt;/EndNote&gt;</w:instrText>
      </w:r>
      <w:r w:rsidR="00892CD4">
        <w:fldChar w:fldCharType="separate"/>
      </w:r>
      <w:r w:rsidR="00135EC2">
        <w:rPr>
          <w:noProof/>
        </w:rPr>
        <w:t>(36)</w:t>
      </w:r>
      <w:r w:rsidR="00892CD4">
        <w:fldChar w:fldCharType="end"/>
      </w:r>
      <w:r w:rsidRPr="00117D09">
        <w:t xml:space="preserve">. </w:t>
      </w:r>
      <w:r w:rsidR="003E17F6">
        <w:t xml:space="preserve">All participants provided written and verbal consent prior to taking part in this study. </w:t>
      </w:r>
      <w:bookmarkStart w:id="6" w:name="_Hlk167790442"/>
      <w:r w:rsidR="00A8054D">
        <w:t xml:space="preserve">For ethical purposes, participants had at least 24 hours between completing the informed consent form and questionnaire and their interview slot. </w:t>
      </w:r>
      <w:r w:rsidR="003E17F6">
        <w:t xml:space="preserve">Written consent was gained through a PREC approved consent form, which was provided to participants at the start of the online questionnaire. </w:t>
      </w:r>
      <w:bookmarkStart w:id="7" w:name="_Hlk167790283"/>
      <w:bookmarkEnd w:id="6"/>
      <w:r w:rsidR="003E17F6">
        <w:t xml:space="preserve">All participants were encouraged to raise any queries at the point of email recruitment and verbally before and after the interview. A follow-up debrief was additionally offered to all participants. </w:t>
      </w:r>
    </w:p>
    <w:bookmarkEnd w:id="0"/>
    <w:bookmarkEnd w:id="7"/>
    <w:p w14:paraId="388DE2E2" w14:textId="4E9ABD72" w:rsidR="00001AE0" w:rsidRPr="00B57C5D" w:rsidRDefault="00001AE0" w:rsidP="00643A02">
      <w:pPr>
        <w:pStyle w:val="Heading1"/>
      </w:pPr>
      <w:r w:rsidRPr="00B57C5D">
        <w:t>Results</w:t>
      </w:r>
    </w:p>
    <w:p w14:paraId="3645C62E" w14:textId="77777777" w:rsidR="00001AE0" w:rsidRPr="00B57C5D" w:rsidRDefault="00001AE0" w:rsidP="00643A02">
      <w:pPr>
        <w:pStyle w:val="Heading2"/>
      </w:pPr>
      <w:bookmarkStart w:id="8" w:name="_Hlk121915192"/>
      <w:r w:rsidRPr="00B57C5D">
        <w:t>Participant Summary</w:t>
      </w:r>
    </w:p>
    <w:p w14:paraId="4EBFFDCB" w14:textId="39FAA944" w:rsidR="00DA5A15" w:rsidRDefault="00001AE0" w:rsidP="00D50C81">
      <w:r w:rsidRPr="00B57C5D">
        <w:t>In total, 17 older members of the public were interviewed as part of this qualitative investigation.</w:t>
      </w:r>
      <w:r w:rsidR="00B80C50" w:rsidRPr="00B57C5D">
        <w:t xml:space="preserve"> The participant pool had a fairly even gender split (eight males and nine females) with the majority identifying as White</w:t>
      </w:r>
      <w:r w:rsidR="000372B2">
        <w:t xml:space="preserve"> </w:t>
      </w:r>
      <w:r w:rsidR="00236598" w:rsidRPr="00B57C5D">
        <w:t>(</w:t>
      </w:r>
      <w:r w:rsidR="00236598">
        <w:t>n=</w:t>
      </w:r>
      <w:r w:rsidR="00236598" w:rsidRPr="00B57C5D">
        <w:t xml:space="preserve">13) </w:t>
      </w:r>
      <w:r w:rsidR="000372B2">
        <w:t>and completing post-secondary school vocational or university education</w:t>
      </w:r>
      <w:r w:rsidR="00236598">
        <w:t xml:space="preserve"> (n=14)</w:t>
      </w:r>
      <w:r w:rsidR="00B80C50" w:rsidRPr="00B57C5D">
        <w:t xml:space="preserve">. Likewise, there was a diverse breadth of ages seen, with the 65-70 category the most common with eight participants. </w:t>
      </w:r>
      <w:r w:rsidR="00AD0931" w:rsidRPr="00B57C5D">
        <w:t xml:space="preserve">A full breakdown of participant demographic and health data is shown in Table </w:t>
      </w:r>
      <w:r w:rsidR="00236598">
        <w:t>1</w:t>
      </w:r>
      <w:r w:rsidR="00AD0931" w:rsidRPr="00B57C5D">
        <w:t>. Additionally</w:t>
      </w:r>
      <w:r w:rsidR="00F55D20" w:rsidRPr="00B57C5D">
        <w:t>, information relating to any diagnosed health conditions and relevant medication</w:t>
      </w:r>
      <w:r w:rsidR="00236598">
        <w:t>s</w:t>
      </w:r>
      <w:r w:rsidR="00F55D20" w:rsidRPr="00B57C5D">
        <w:t xml:space="preserve"> was also </w:t>
      </w:r>
      <w:r w:rsidR="00236598" w:rsidRPr="00B57C5D">
        <w:t>gathered</w:t>
      </w:r>
      <w:r w:rsidR="00F55D20" w:rsidRPr="00B57C5D">
        <w:t xml:space="preserve">. BMI data was </w:t>
      </w:r>
      <w:r w:rsidR="00D50C81" w:rsidRPr="00B57C5D">
        <w:t>collected</w:t>
      </w:r>
      <w:r w:rsidR="00D50C81">
        <w:t>;</w:t>
      </w:r>
      <w:r w:rsidR="00904F73">
        <w:t xml:space="preserve"> however, </w:t>
      </w:r>
      <w:r w:rsidR="0000480F">
        <w:t>reports suggest</w:t>
      </w:r>
      <w:r w:rsidR="0005686C" w:rsidRPr="00B57C5D">
        <w:t xml:space="preserve"> that BMI measures show a minimal relationship to mortality risk and poorly identifies obesity in older people</w:t>
      </w:r>
      <w:r w:rsidR="00606EDB">
        <w:fldChar w:fldCharType="begin">
          <w:fldData xml:space="preserve">PEVuZE5vdGU+PENpdGU+PEF1dGhvcj5DaGVuPC9BdXRob3I+PFllYXI+MjAxNzwvWWVhcj48UmVj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==
</w:fldData>
        </w:fldChar>
      </w:r>
      <w:r w:rsidR="00135EC2">
        <w:instrText xml:space="preserve"> ADDIN EN.CITE </w:instrText>
      </w:r>
      <w:r w:rsidR="00135EC2">
        <w:fldChar w:fldCharType="begin">
          <w:fldData xml:space="preserve">PEVuZE5vdGU+PENpdGU+PEF1dGhvcj5DaGVuPC9BdXRob3I+PFllYXI+MjAxNzwvWWVhcj48UmVj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==
</w:fldData>
        </w:fldChar>
      </w:r>
      <w:r w:rsidR="00135EC2">
        <w:instrText xml:space="preserve"> ADDIN EN.CITE.DATA </w:instrText>
      </w:r>
      <w:r w:rsidR="00135EC2">
        <w:fldChar w:fldCharType="end"/>
      </w:r>
      <w:r w:rsidR="00606EDB">
        <w:fldChar w:fldCharType="separate"/>
      </w:r>
      <w:r w:rsidR="00135EC2">
        <w:rPr>
          <w:noProof/>
        </w:rPr>
        <w:t>(37)</w:t>
      </w:r>
      <w:r w:rsidR="00606EDB">
        <w:fldChar w:fldCharType="end"/>
      </w:r>
      <w:r w:rsidR="00606EDB">
        <w:t>.</w:t>
      </w:r>
      <w:r w:rsidR="00FF2F8C">
        <w:t xml:space="preserve"> </w:t>
      </w:r>
      <w:r w:rsidR="0000480F">
        <w:t>Additionally,</w:t>
      </w:r>
      <w:r w:rsidR="00EA265A">
        <w:t xml:space="preserve"> the participants’ postcodes were used to calculate</w:t>
      </w:r>
      <w:r w:rsidR="0000480F">
        <w:t xml:space="preserve"> d</w:t>
      </w:r>
      <w:r w:rsidR="00FF2F8C">
        <w:t>eprivation</w:t>
      </w:r>
      <w:r w:rsidR="00EA265A">
        <w:t xml:space="preserve"> using</w:t>
      </w:r>
      <w:r w:rsidR="00097B1D">
        <w:t xml:space="preserve"> the English indices of deprivation tool</w:t>
      </w:r>
      <w:r w:rsidR="00097B1D">
        <w:fldChar w:fldCharType="begin"/>
      </w:r>
      <w:r w:rsidR="00135EC2">
        <w:instrText xml:space="preserve"> ADDIN EN.CITE &lt;EndNote&gt;&lt;Cite&gt;&lt;Author&gt;Government&lt;/Author&gt;&lt;Year&gt;2019&lt;/Year&gt;&lt;RecNum&gt;105&lt;/RecNum&gt;&lt;IDText&gt;English indices of deprivation 2019&lt;/IDText&gt;&lt;DisplayText&gt;(38)&lt;/DisplayText&gt;&lt;record&gt;&lt;rec-number&gt;105&lt;/rec-number&gt;&lt;foreign-keys&gt;&lt;key app="EN" db-id="9t2azsxem5wedyes02qv2t0y5eewf9p9sraa" timestamp="1680698650" guid="6ac9f89c-1c22-47dc-a919-f619b8abd22e"&gt;105&lt;/key&gt;&lt;/foreign-keys&gt;&lt;ref-type name="Web Page"&gt;12&lt;/ref-type&gt;&lt;contributors&gt;&lt;authors&gt;&lt;author&gt;Ministry of Housing Communities &amp;amp; Local Government &lt;/author&gt;&lt;/authors&gt;&lt;/contributors&gt;&lt;titles&gt;&lt;title&gt;English indices of deprivation 2019&lt;/title&gt;&lt;/titles&gt;&lt;number&gt;01/06/2022&lt;/number&gt;&lt;dates&gt;&lt;year&gt;2019&lt;/year&gt;&lt;/dates&gt;&lt;urls&gt;&lt;related-urls&gt;&lt;url&gt;https://imd-by-postcode.opendatacommunities.org/imd/2019&lt;/url&gt;&lt;/related-urls&gt;&lt;/urls&gt;&lt;/record&gt;&lt;/Cite&gt;&lt;/EndNote&gt;</w:instrText>
      </w:r>
      <w:r w:rsidR="00097B1D">
        <w:fldChar w:fldCharType="separate"/>
      </w:r>
      <w:r w:rsidR="00135EC2">
        <w:rPr>
          <w:noProof/>
        </w:rPr>
        <w:t>(38)</w:t>
      </w:r>
      <w:r w:rsidR="00097B1D">
        <w:fldChar w:fldCharType="end"/>
      </w:r>
      <w:r w:rsidR="00097B1D">
        <w:t xml:space="preserve">. </w:t>
      </w:r>
    </w:p>
    <w:p w14:paraId="41646D79" w14:textId="7BE657B7" w:rsidR="00001AE0" w:rsidRPr="00B57C5D" w:rsidRDefault="00DE269A" w:rsidP="00D20AF1">
      <w:pPr>
        <w:pStyle w:val="Subtitle"/>
      </w:pPr>
      <w:r w:rsidRPr="00B57C5D">
        <w:t xml:space="preserve">Table </w:t>
      </w:r>
      <w:r w:rsidR="00236598">
        <w:t>1</w:t>
      </w:r>
      <w:r w:rsidRPr="00B57C5D">
        <w:t>: Participants’ demographic characteristics</w:t>
      </w:r>
      <w:r w:rsidR="00D32843">
        <w:t xml:space="preserve"> and health measures (</w:t>
      </w:r>
      <w:r w:rsidR="00D32843" w:rsidRPr="00B57C5D">
        <w:t>exercise regularity, smoking status, recent infection history and BMI category</w:t>
      </w:r>
      <w:r w:rsidR="00D32843">
        <w:t>)</w:t>
      </w:r>
      <w:r w:rsidRPr="00B57C5D">
        <w:t>.</w:t>
      </w:r>
      <w:r w:rsidR="00D32843">
        <w:t xml:space="preserve"> n=number of participants.</w:t>
      </w:r>
    </w:p>
    <w:tbl>
      <w:tblPr>
        <w:tblStyle w:val="GridTable2-Accent3"/>
        <w:tblW w:w="0" w:type="auto"/>
        <w:tblLook w:val="04A0" w:firstRow="1" w:lastRow="0" w:firstColumn="1" w:lastColumn="0" w:noHBand="0" w:noVBand="1"/>
      </w:tblPr>
      <w:tblGrid>
        <w:gridCol w:w="781"/>
        <w:gridCol w:w="328"/>
        <w:gridCol w:w="4106"/>
        <w:gridCol w:w="3811"/>
      </w:tblGrid>
      <w:tr w:rsidR="00001AE0" w:rsidRPr="00B57C5D" w14:paraId="55B38088" w14:textId="77777777" w:rsidTr="000942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44C89685" w14:textId="77777777" w:rsidR="00001AE0" w:rsidRPr="00B57C5D" w:rsidRDefault="00001AE0" w:rsidP="00001AE0"/>
        </w:tc>
        <w:tc>
          <w:tcPr>
            <w:tcW w:w="0" w:type="dxa"/>
          </w:tcPr>
          <w:p w14:paraId="5E4344CE" w14:textId="77777777" w:rsidR="00001AE0" w:rsidRPr="00B57C5D" w:rsidRDefault="00001AE0" w:rsidP="00001AE0">
            <w:pPr>
              <w:cnfStyle w:val="100000000000" w:firstRow="1" w:lastRow="0" w:firstColumn="0" w:lastColumn="0" w:oddVBand="0" w:evenVBand="0" w:oddHBand="0" w:evenHBand="0" w:firstRowFirstColumn="0" w:firstRowLastColumn="0" w:lastRowFirstColumn="0" w:lastRowLastColumn="0"/>
            </w:pPr>
            <w:r w:rsidRPr="00B57C5D">
              <w:t>n</w:t>
            </w:r>
          </w:p>
        </w:tc>
      </w:tr>
      <w:tr w:rsidR="00001AE0" w:rsidRPr="00B57C5D" w14:paraId="33E736BC"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4"/>
          </w:tcPr>
          <w:p w14:paraId="6256B83F" w14:textId="77777777" w:rsidR="00001AE0" w:rsidRPr="00B57C5D" w:rsidRDefault="00001AE0" w:rsidP="00001AE0">
            <w:r w:rsidRPr="00B57C5D">
              <w:t>Gender</w:t>
            </w:r>
          </w:p>
        </w:tc>
      </w:tr>
      <w:tr w:rsidR="00001AE0" w:rsidRPr="00B57C5D" w14:paraId="34B7DF5F"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482B88B6" w14:textId="77777777" w:rsidR="00001AE0" w:rsidRPr="00D43D37" w:rsidRDefault="00001AE0" w:rsidP="00001AE0">
            <w:pPr>
              <w:rPr>
                <w:b w:val="0"/>
                <w:bCs w:val="0"/>
              </w:rPr>
            </w:pPr>
            <w:r w:rsidRPr="00D43D37">
              <w:rPr>
                <w:b w:val="0"/>
                <w:bCs w:val="0"/>
              </w:rPr>
              <w:t>Male</w:t>
            </w:r>
          </w:p>
        </w:tc>
        <w:tc>
          <w:tcPr>
            <w:tcW w:w="0" w:type="dxa"/>
          </w:tcPr>
          <w:p w14:paraId="492893B8" w14:textId="77777777" w:rsidR="00001AE0" w:rsidRPr="00B57C5D" w:rsidRDefault="00C14184" w:rsidP="00001AE0">
            <w:pPr>
              <w:cnfStyle w:val="000000000000" w:firstRow="0" w:lastRow="0" w:firstColumn="0" w:lastColumn="0" w:oddVBand="0" w:evenVBand="0" w:oddHBand="0" w:evenHBand="0" w:firstRowFirstColumn="0" w:firstRowLastColumn="0" w:lastRowFirstColumn="0" w:lastRowLastColumn="0"/>
            </w:pPr>
            <w:r w:rsidRPr="00B57C5D">
              <w:t>8</w:t>
            </w:r>
          </w:p>
        </w:tc>
      </w:tr>
      <w:tr w:rsidR="00001AE0" w:rsidRPr="00B57C5D" w14:paraId="2AE2F5A7"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0D011E13" w14:textId="77777777" w:rsidR="00001AE0" w:rsidRPr="00D43D37" w:rsidRDefault="00001AE0" w:rsidP="00001AE0">
            <w:pPr>
              <w:rPr>
                <w:b w:val="0"/>
                <w:bCs w:val="0"/>
              </w:rPr>
            </w:pPr>
            <w:r w:rsidRPr="00D43D37">
              <w:rPr>
                <w:b w:val="0"/>
                <w:bCs w:val="0"/>
              </w:rPr>
              <w:t>Female</w:t>
            </w:r>
          </w:p>
        </w:tc>
        <w:tc>
          <w:tcPr>
            <w:tcW w:w="0" w:type="dxa"/>
          </w:tcPr>
          <w:p w14:paraId="7EEB7B37" w14:textId="77777777" w:rsidR="00001AE0" w:rsidRPr="00B57C5D" w:rsidRDefault="00C14184" w:rsidP="00001AE0">
            <w:pPr>
              <w:cnfStyle w:val="000000100000" w:firstRow="0" w:lastRow="0" w:firstColumn="0" w:lastColumn="0" w:oddVBand="0" w:evenVBand="0" w:oddHBand="1" w:evenHBand="0" w:firstRowFirstColumn="0" w:firstRowLastColumn="0" w:lastRowFirstColumn="0" w:lastRowLastColumn="0"/>
            </w:pPr>
            <w:r w:rsidRPr="00B57C5D">
              <w:t>9</w:t>
            </w:r>
          </w:p>
        </w:tc>
      </w:tr>
      <w:tr w:rsidR="00001AE0" w:rsidRPr="00B57C5D" w14:paraId="1C54FC6F"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5FF6C721" w14:textId="77777777" w:rsidR="00001AE0" w:rsidRPr="00D43D37" w:rsidRDefault="00001AE0" w:rsidP="00001AE0">
            <w:pPr>
              <w:rPr>
                <w:b w:val="0"/>
                <w:bCs w:val="0"/>
              </w:rPr>
            </w:pPr>
            <w:r w:rsidRPr="00D43D37">
              <w:rPr>
                <w:b w:val="0"/>
                <w:bCs w:val="0"/>
              </w:rPr>
              <w:t>Non-binary / third gender</w:t>
            </w:r>
          </w:p>
        </w:tc>
        <w:tc>
          <w:tcPr>
            <w:tcW w:w="0" w:type="dxa"/>
          </w:tcPr>
          <w:p w14:paraId="1942376C" w14:textId="77777777" w:rsidR="00001AE0" w:rsidRPr="00B57C5D" w:rsidRDefault="00C14184" w:rsidP="00001AE0">
            <w:pPr>
              <w:cnfStyle w:val="000000000000" w:firstRow="0" w:lastRow="0" w:firstColumn="0" w:lastColumn="0" w:oddVBand="0" w:evenVBand="0" w:oddHBand="0" w:evenHBand="0" w:firstRowFirstColumn="0" w:firstRowLastColumn="0" w:lastRowFirstColumn="0" w:lastRowLastColumn="0"/>
            </w:pPr>
            <w:r w:rsidRPr="00B57C5D">
              <w:t>0</w:t>
            </w:r>
          </w:p>
        </w:tc>
      </w:tr>
      <w:tr w:rsidR="009C7A65" w:rsidRPr="00B57C5D" w14:paraId="56FFFBC5" w14:textId="77777777" w:rsidTr="00094231">
        <w:trPr>
          <w:gridAfter w:val="2"/>
          <w:cnfStyle w:val="000000100000" w:firstRow="0" w:lastRow="0" w:firstColumn="0" w:lastColumn="0" w:oddVBand="0" w:evenVBand="0" w:oddHBand="1" w:evenHBand="0" w:firstRowFirstColumn="0" w:firstRowLastColumn="0" w:lastRowFirstColumn="0" w:lastRowLastColumn="0"/>
          <w:wAfter w:w="7557" w:type="dxa"/>
        </w:trPr>
        <w:tc>
          <w:tcPr>
            <w:cnfStyle w:val="001000000000" w:firstRow="0" w:lastRow="0" w:firstColumn="1" w:lastColumn="0" w:oddVBand="0" w:evenVBand="0" w:oddHBand="0" w:evenHBand="0" w:firstRowFirstColumn="0" w:firstRowLastColumn="0" w:lastRowFirstColumn="0" w:lastRowLastColumn="0"/>
            <w:tcW w:w="0" w:type="dxa"/>
          </w:tcPr>
          <w:p w14:paraId="2FD172BF" w14:textId="049F24CA" w:rsidR="00070E90" w:rsidRPr="005E2272" w:rsidRDefault="00070E90" w:rsidP="00001AE0">
            <w:pPr>
              <w:rPr>
                <w:b w:val="0"/>
                <w:bCs w:val="0"/>
              </w:rPr>
            </w:pPr>
            <w:r w:rsidRPr="00070E90">
              <w:t>Prefer not to say</w:t>
            </w:r>
          </w:p>
        </w:tc>
        <w:tc>
          <w:tcPr>
            <w:tcW w:w="0" w:type="dxa"/>
          </w:tcPr>
          <w:p w14:paraId="112BCDA6" w14:textId="49C4B9D3" w:rsidR="00070E90" w:rsidRPr="00B57C5D" w:rsidRDefault="00070E90" w:rsidP="00001AE0">
            <w:pPr>
              <w:cnfStyle w:val="000000100000" w:firstRow="0" w:lastRow="0" w:firstColumn="0" w:lastColumn="0" w:oddVBand="0" w:evenVBand="0" w:oddHBand="1" w:evenHBand="0" w:firstRowFirstColumn="0" w:firstRowLastColumn="0" w:lastRowFirstColumn="0" w:lastRowLastColumn="0"/>
            </w:pPr>
            <w:r>
              <w:t>0</w:t>
            </w:r>
          </w:p>
        </w:tc>
      </w:tr>
      <w:tr w:rsidR="00001AE0" w:rsidRPr="00B57C5D" w14:paraId="3E46334A"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0364EBC5" w14:textId="77777777" w:rsidR="00001AE0" w:rsidRPr="00B57C5D" w:rsidRDefault="00001AE0" w:rsidP="00001AE0"/>
        </w:tc>
        <w:tc>
          <w:tcPr>
            <w:tcW w:w="0" w:type="dxa"/>
          </w:tcPr>
          <w:p w14:paraId="51B595F2" w14:textId="77777777" w:rsidR="00001AE0" w:rsidRPr="00B57C5D" w:rsidRDefault="00001AE0" w:rsidP="00001AE0">
            <w:pPr>
              <w:cnfStyle w:val="000000000000" w:firstRow="0" w:lastRow="0" w:firstColumn="0" w:lastColumn="0" w:oddVBand="0" w:evenVBand="0" w:oddHBand="0" w:evenHBand="0" w:firstRowFirstColumn="0" w:firstRowLastColumn="0" w:lastRowFirstColumn="0" w:lastRowLastColumn="0"/>
            </w:pPr>
          </w:p>
        </w:tc>
      </w:tr>
      <w:tr w:rsidR="00001AE0" w:rsidRPr="00B57C5D" w14:paraId="463A0623"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4"/>
          </w:tcPr>
          <w:p w14:paraId="262A7793" w14:textId="77777777" w:rsidR="00001AE0" w:rsidRPr="00B57C5D" w:rsidRDefault="00001AE0" w:rsidP="00001AE0">
            <w:r w:rsidRPr="00B57C5D">
              <w:t>Ethnicity</w:t>
            </w:r>
          </w:p>
        </w:tc>
      </w:tr>
      <w:tr w:rsidR="00001AE0" w:rsidRPr="00B57C5D" w14:paraId="7D89CCFE"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3B0A4E59" w14:textId="77777777" w:rsidR="00001AE0" w:rsidRPr="00D43D37" w:rsidRDefault="00001AE0" w:rsidP="00001AE0">
            <w:pPr>
              <w:rPr>
                <w:b w:val="0"/>
                <w:bCs w:val="0"/>
              </w:rPr>
            </w:pPr>
            <w:r w:rsidRPr="00D43D37">
              <w:rPr>
                <w:b w:val="0"/>
                <w:bCs w:val="0"/>
              </w:rPr>
              <w:t>White</w:t>
            </w:r>
          </w:p>
        </w:tc>
        <w:tc>
          <w:tcPr>
            <w:tcW w:w="0" w:type="dxa"/>
          </w:tcPr>
          <w:p w14:paraId="156C79D0" w14:textId="77777777" w:rsidR="00001AE0"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13</w:t>
            </w:r>
          </w:p>
        </w:tc>
      </w:tr>
      <w:tr w:rsidR="00001AE0" w:rsidRPr="00B57C5D" w14:paraId="7DBEBCBB"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2A8A2177" w14:textId="77777777" w:rsidR="00001AE0" w:rsidRPr="00D43D37" w:rsidRDefault="0075117D" w:rsidP="00001AE0">
            <w:pPr>
              <w:rPr>
                <w:b w:val="0"/>
                <w:bCs w:val="0"/>
              </w:rPr>
            </w:pPr>
            <w:r w:rsidRPr="00D43D37">
              <w:rPr>
                <w:b w:val="0"/>
                <w:bCs w:val="0"/>
              </w:rPr>
              <w:t>Black, African, Caribbean or Black British</w:t>
            </w:r>
          </w:p>
        </w:tc>
        <w:tc>
          <w:tcPr>
            <w:tcW w:w="0" w:type="dxa"/>
          </w:tcPr>
          <w:p w14:paraId="10328902" w14:textId="77777777" w:rsidR="00001AE0"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3</w:t>
            </w:r>
          </w:p>
        </w:tc>
      </w:tr>
      <w:tr w:rsidR="00001AE0" w:rsidRPr="00B57C5D" w14:paraId="5A272E93"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195B5C2E" w14:textId="77777777" w:rsidR="00001AE0" w:rsidRPr="00D43D37" w:rsidRDefault="0075117D" w:rsidP="00001AE0">
            <w:pPr>
              <w:rPr>
                <w:b w:val="0"/>
                <w:bCs w:val="0"/>
              </w:rPr>
            </w:pPr>
            <w:r w:rsidRPr="00D43D37">
              <w:rPr>
                <w:b w:val="0"/>
                <w:bCs w:val="0"/>
              </w:rPr>
              <w:t>Asian/ Asian British</w:t>
            </w:r>
          </w:p>
        </w:tc>
        <w:tc>
          <w:tcPr>
            <w:tcW w:w="0" w:type="dxa"/>
          </w:tcPr>
          <w:p w14:paraId="60EC0921" w14:textId="77777777" w:rsidR="00001AE0"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0</w:t>
            </w:r>
          </w:p>
        </w:tc>
      </w:tr>
      <w:tr w:rsidR="00001AE0" w:rsidRPr="00B57C5D" w14:paraId="0A2A903E"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2C329359" w14:textId="77777777" w:rsidR="00001AE0" w:rsidRPr="00D43D37" w:rsidRDefault="0075117D" w:rsidP="00001AE0">
            <w:pPr>
              <w:rPr>
                <w:b w:val="0"/>
                <w:bCs w:val="0"/>
              </w:rPr>
            </w:pPr>
            <w:r w:rsidRPr="00D43D37">
              <w:rPr>
                <w:b w:val="0"/>
                <w:bCs w:val="0"/>
              </w:rPr>
              <w:t>Mixed/Multiple ethnic groups</w:t>
            </w:r>
          </w:p>
        </w:tc>
        <w:tc>
          <w:tcPr>
            <w:tcW w:w="0" w:type="dxa"/>
          </w:tcPr>
          <w:p w14:paraId="2B4B7DEC" w14:textId="77777777" w:rsidR="00001AE0"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0</w:t>
            </w:r>
          </w:p>
        </w:tc>
      </w:tr>
      <w:tr w:rsidR="00001AE0" w:rsidRPr="00B57C5D" w14:paraId="44A1EA45"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1DEC5545" w14:textId="77777777" w:rsidR="00001AE0" w:rsidRPr="00D43D37" w:rsidRDefault="0075117D" w:rsidP="00001AE0">
            <w:pPr>
              <w:rPr>
                <w:b w:val="0"/>
                <w:bCs w:val="0"/>
              </w:rPr>
            </w:pPr>
            <w:r w:rsidRPr="00D43D37">
              <w:rPr>
                <w:b w:val="0"/>
                <w:bCs w:val="0"/>
              </w:rPr>
              <w:t>Other</w:t>
            </w:r>
          </w:p>
        </w:tc>
        <w:tc>
          <w:tcPr>
            <w:tcW w:w="0" w:type="dxa"/>
          </w:tcPr>
          <w:p w14:paraId="0E8FFB21" w14:textId="77777777" w:rsidR="00001AE0"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1</w:t>
            </w:r>
          </w:p>
        </w:tc>
      </w:tr>
      <w:tr w:rsidR="00001AE0" w:rsidRPr="00B57C5D" w14:paraId="0D2784EF"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12A52546" w14:textId="77777777" w:rsidR="00001AE0" w:rsidRPr="00B57C5D" w:rsidRDefault="00001AE0" w:rsidP="00001AE0"/>
        </w:tc>
        <w:tc>
          <w:tcPr>
            <w:tcW w:w="0" w:type="dxa"/>
          </w:tcPr>
          <w:p w14:paraId="6493977D" w14:textId="77777777" w:rsidR="00001AE0" w:rsidRPr="00B57C5D" w:rsidRDefault="00001AE0" w:rsidP="00001AE0">
            <w:pPr>
              <w:cnfStyle w:val="000000100000" w:firstRow="0" w:lastRow="0" w:firstColumn="0" w:lastColumn="0" w:oddVBand="0" w:evenVBand="0" w:oddHBand="1" w:evenHBand="0" w:firstRowFirstColumn="0" w:firstRowLastColumn="0" w:lastRowFirstColumn="0" w:lastRowLastColumn="0"/>
            </w:pPr>
          </w:p>
        </w:tc>
      </w:tr>
      <w:tr w:rsidR="0075117D" w:rsidRPr="00B57C5D" w14:paraId="2B5518F3"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4"/>
          </w:tcPr>
          <w:p w14:paraId="4023753A" w14:textId="77777777" w:rsidR="0075117D" w:rsidRPr="00B57C5D" w:rsidRDefault="0075117D" w:rsidP="00001AE0">
            <w:r w:rsidRPr="00B57C5D">
              <w:t>Age Group</w:t>
            </w:r>
          </w:p>
        </w:tc>
      </w:tr>
      <w:tr w:rsidR="0075117D" w:rsidRPr="00B57C5D" w14:paraId="1B0E0283"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7AAAE4CF" w14:textId="77777777" w:rsidR="0075117D" w:rsidRPr="00D43D37" w:rsidRDefault="0075117D" w:rsidP="00001AE0">
            <w:pPr>
              <w:rPr>
                <w:b w:val="0"/>
                <w:bCs w:val="0"/>
              </w:rPr>
            </w:pPr>
            <w:r w:rsidRPr="00D43D37">
              <w:rPr>
                <w:b w:val="0"/>
                <w:bCs w:val="0"/>
              </w:rPr>
              <w:t>65-70</w:t>
            </w:r>
          </w:p>
        </w:tc>
        <w:tc>
          <w:tcPr>
            <w:tcW w:w="0" w:type="dxa"/>
          </w:tcPr>
          <w:p w14:paraId="0918E4CB"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8</w:t>
            </w:r>
          </w:p>
        </w:tc>
      </w:tr>
      <w:tr w:rsidR="0075117D" w:rsidRPr="00B57C5D" w14:paraId="08426D15"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03830900" w14:textId="77777777" w:rsidR="0075117D" w:rsidRPr="00D43D37" w:rsidRDefault="0075117D" w:rsidP="00001AE0">
            <w:pPr>
              <w:rPr>
                <w:b w:val="0"/>
                <w:bCs w:val="0"/>
              </w:rPr>
            </w:pPr>
            <w:r w:rsidRPr="00D43D37">
              <w:rPr>
                <w:b w:val="0"/>
                <w:bCs w:val="0"/>
              </w:rPr>
              <w:t>71-75</w:t>
            </w:r>
          </w:p>
        </w:tc>
        <w:tc>
          <w:tcPr>
            <w:tcW w:w="0" w:type="dxa"/>
          </w:tcPr>
          <w:p w14:paraId="54FCFB52"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4</w:t>
            </w:r>
          </w:p>
        </w:tc>
      </w:tr>
      <w:tr w:rsidR="0075117D" w:rsidRPr="00B57C5D" w14:paraId="02F4387A"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775F6E81" w14:textId="77777777" w:rsidR="0075117D" w:rsidRPr="00D43D37" w:rsidRDefault="0075117D" w:rsidP="00001AE0">
            <w:pPr>
              <w:rPr>
                <w:b w:val="0"/>
                <w:bCs w:val="0"/>
              </w:rPr>
            </w:pPr>
            <w:r w:rsidRPr="00D43D37">
              <w:rPr>
                <w:b w:val="0"/>
                <w:bCs w:val="0"/>
              </w:rPr>
              <w:lastRenderedPageBreak/>
              <w:t>76-80</w:t>
            </w:r>
          </w:p>
        </w:tc>
        <w:tc>
          <w:tcPr>
            <w:tcW w:w="0" w:type="dxa"/>
          </w:tcPr>
          <w:p w14:paraId="231F4DB1"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1</w:t>
            </w:r>
          </w:p>
        </w:tc>
      </w:tr>
      <w:tr w:rsidR="0075117D" w:rsidRPr="00B57C5D" w14:paraId="554A97E6"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6E274422" w14:textId="77777777" w:rsidR="0075117D" w:rsidRPr="00D43D37" w:rsidRDefault="0075117D" w:rsidP="00001AE0">
            <w:pPr>
              <w:rPr>
                <w:b w:val="0"/>
                <w:bCs w:val="0"/>
              </w:rPr>
            </w:pPr>
            <w:r w:rsidRPr="00D43D37">
              <w:rPr>
                <w:b w:val="0"/>
                <w:bCs w:val="0"/>
              </w:rPr>
              <w:t>81-85</w:t>
            </w:r>
          </w:p>
        </w:tc>
        <w:tc>
          <w:tcPr>
            <w:tcW w:w="0" w:type="dxa"/>
          </w:tcPr>
          <w:p w14:paraId="736DC5CF"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2</w:t>
            </w:r>
          </w:p>
        </w:tc>
      </w:tr>
      <w:tr w:rsidR="0075117D" w:rsidRPr="00B57C5D" w14:paraId="4144518F"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29B23C94" w14:textId="77777777" w:rsidR="0075117D" w:rsidRPr="00D43D37" w:rsidRDefault="0075117D" w:rsidP="00001AE0">
            <w:pPr>
              <w:rPr>
                <w:b w:val="0"/>
                <w:bCs w:val="0"/>
              </w:rPr>
            </w:pPr>
            <w:r w:rsidRPr="00D43D37">
              <w:rPr>
                <w:b w:val="0"/>
                <w:bCs w:val="0"/>
              </w:rPr>
              <w:t>86-90</w:t>
            </w:r>
          </w:p>
        </w:tc>
        <w:tc>
          <w:tcPr>
            <w:tcW w:w="0" w:type="dxa"/>
          </w:tcPr>
          <w:p w14:paraId="35CAD46E"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1</w:t>
            </w:r>
          </w:p>
        </w:tc>
      </w:tr>
      <w:tr w:rsidR="0075117D" w:rsidRPr="00B57C5D" w14:paraId="37D7AE60"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74F9AD5E" w14:textId="77777777" w:rsidR="0075117D" w:rsidRPr="00D43D37" w:rsidRDefault="0075117D" w:rsidP="00001AE0">
            <w:pPr>
              <w:rPr>
                <w:b w:val="0"/>
                <w:bCs w:val="0"/>
              </w:rPr>
            </w:pPr>
            <w:r w:rsidRPr="00D43D37">
              <w:rPr>
                <w:b w:val="0"/>
                <w:bCs w:val="0"/>
              </w:rPr>
              <w:t>91+</w:t>
            </w:r>
          </w:p>
        </w:tc>
        <w:tc>
          <w:tcPr>
            <w:tcW w:w="0" w:type="dxa"/>
          </w:tcPr>
          <w:p w14:paraId="297CE7DC"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1</w:t>
            </w:r>
          </w:p>
        </w:tc>
      </w:tr>
      <w:tr w:rsidR="0075117D" w:rsidRPr="00B57C5D" w14:paraId="38591C7A"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68496F57" w14:textId="77777777" w:rsidR="0075117D" w:rsidRPr="00B57C5D" w:rsidRDefault="0075117D" w:rsidP="00001AE0"/>
        </w:tc>
        <w:tc>
          <w:tcPr>
            <w:tcW w:w="0" w:type="dxa"/>
          </w:tcPr>
          <w:p w14:paraId="64414DF8" w14:textId="77777777" w:rsidR="0075117D" w:rsidRPr="00B57C5D" w:rsidRDefault="0075117D" w:rsidP="00001AE0">
            <w:pPr>
              <w:cnfStyle w:val="000000100000" w:firstRow="0" w:lastRow="0" w:firstColumn="0" w:lastColumn="0" w:oddVBand="0" w:evenVBand="0" w:oddHBand="1" w:evenHBand="0" w:firstRowFirstColumn="0" w:firstRowLastColumn="0" w:lastRowFirstColumn="0" w:lastRowLastColumn="0"/>
            </w:pPr>
          </w:p>
        </w:tc>
      </w:tr>
      <w:tr w:rsidR="0075117D" w:rsidRPr="00B57C5D" w14:paraId="018CBB80"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4"/>
          </w:tcPr>
          <w:p w14:paraId="4DA6580D" w14:textId="77777777" w:rsidR="0075117D" w:rsidRPr="00B57C5D" w:rsidRDefault="0075117D" w:rsidP="00001AE0">
            <w:r w:rsidRPr="00B57C5D">
              <w:t xml:space="preserve">Highest Level of Education </w:t>
            </w:r>
          </w:p>
        </w:tc>
      </w:tr>
      <w:tr w:rsidR="0075117D" w:rsidRPr="00B57C5D" w14:paraId="0B1BB562"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0F01C9A3" w14:textId="77777777" w:rsidR="0075117D" w:rsidRPr="00D43D37" w:rsidRDefault="0075117D" w:rsidP="00001AE0">
            <w:pPr>
              <w:rPr>
                <w:b w:val="0"/>
                <w:bCs w:val="0"/>
              </w:rPr>
            </w:pPr>
            <w:r w:rsidRPr="00D43D37">
              <w:rPr>
                <w:b w:val="0"/>
                <w:bCs w:val="0"/>
              </w:rPr>
              <w:t>No schooling completed</w:t>
            </w:r>
          </w:p>
        </w:tc>
        <w:tc>
          <w:tcPr>
            <w:tcW w:w="0" w:type="dxa"/>
          </w:tcPr>
          <w:p w14:paraId="52A1252B"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0</w:t>
            </w:r>
          </w:p>
        </w:tc>
      </w:tr>
      <w:tr w:rsidR="0075117D" w:rsidRPr="00B57C5D" w14:paraId="55ADB3B0"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410A28CC" w14:textId="77777777" w:rsidR="0075117D" w:rsidRPr="00D43D37" w:rsidRDefault="0075117D" w:rsidP="00001AE0">
            <w:pPr>
              <w:rPr>
                <w:b w:val="0"/>
                <w:bCs w:val="0"/>
              </w:rPr>
            </w:pPr>
            <w:r w:rsidRPr="00D43D37">
              <w:rPr>
                <w:b w:val="0"/>
                <w:bCs w:val="0"/>
              </w:rPr>
              <w:t>Secondary school graduate</w:t>
            </w:r>
          </w:p>
        </w:tc>
        <w:tc>
          <w:tcPr>
            <w:tcW w:w="0" w:type="dxa"/>
          </w:tcPr>
          <w:p w14:paraId="3DCBFCCA"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3</w:t>
            </w:r>
          </w:p>
        </w:tc>
      </w:tr>
      <w:tr w:rsidR="0075117D" w:rsidRPr="00B57C5D" w14:paraId="710082A0"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03D34CC5" w14:textId="77777777" w:rsidR="0075117D" w:rsidRPr="00D43D37" w:rsidRDefault="0075117D" w:rsidP="00001AE0">
            <w:pPr>
              <w:rPr>
                <w:b w:val="0"/>
                <w:bCs w:val="0"/>
              </w:rPr>
            </w:pPr>
            <w:r w:rsidRPr="00D43D37">
              <w:rPr>
                <w:b w:val="0"/>
                <w:bCs w:val="0"/>
              </w:rPr>
              <w:t>Professional/Vocational/Technical Training</w:t>
            </w:r>
          </w:p>
        </w:tc>
        <w:tc>
          <w:tcPr>
            <w:tcW w:w="0" w:type="dxa"/>
          </w:tcPr>
          <w:p w14:paraId="5C34CF45"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6</w:t>
            </w:r>
          </w:p>
        </w:tc>
      </w:tr>
      <w:tr w:rsidR="0075117D" w:rsidRPr="00B57C5D" w14:paraId="59ACE244"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3BA017EE" w14:textId="77777777" w:rsidR="0075117D" w:rsidRPr="00D43D37" w:rsidRDefault="0075117D" w:rsidP="00001AE0">
            <w:pPr>
              <w:rPr>
                <w:b w:val="0"/>
                <w:bCs w:val="0"/>
              </w:rPr>
            </w:pPr>
            <w:r w:rsidRPr="00D43D37">
              <w:rPr>
                <w:b w:val="0"/>
                <w:bCs w:val="0"/>
              </w:rPr>
              <w:t>Bachelor's degree</w:t>
            </w:r>
          </w:p>
        </w:tc>
        <w:tc>
          <w:tcPr>
            <w:tcW w:w="0" w:type="dxa"/>
          </w:tcPr>
          <w:p w14:paraId="07C2DD35"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4</w:t>
            </w:r>
          </w:p>
        </w:tc>
      </w:tr>
      <w:tr w:rsidR="0075117D" w:rsidRPr="00B57C5D" w14:paraId="6CCD093A"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Pr>
          <w:p w14:paraId="58712464" w14:textId="77777777" w:rsidR="0075117D" w:rsidRPr="00D43D37" w:rsidRDefault="0075117D" w:rsidP="00001AE0">
            <w:pPr>
              <w:rPr>
                <w:b w:val="0"/>
                <w:bCs w:val="0"/>
              </w:rPr>
            </w:pPr>
            <w:r w:rsidRPr="00D43D37">
              <w:rPr>
                <w:b w:val="0"/>
                <w:bCs w:val="0"/>
              </w:rPr>
              <w:t>Master's degree</w:t>
            </w:r>
          </w:p>
        </w:tc>
        <w:tc>
          <w:tcPr>
            <w:tcW w:w="0" w:type="dxa"/>
          </w:tcPr>
          <w:p w14:paraId="078DFA6E" w14:textId="77777777" w:rsidR="0075117D" w:rsidRPr="00B57C5D" w:rsidRDefault="000C7868" w:rsidP="00001AE0">
            <w:pPr>
              <w:cnfStyle w:val="000000100000" w:firstRow="0" w:lastRow="0" w:firstColumn="0" w:lastColumn="0" w:oddVBand="0" w:evenVBand="0" w:oddHBand="1" w:evenHBand="0" w:firstRowFirstColumn="0" w:firstRowLastColumn="0" w:lastRowFirstColumn="0" w:lastRowLastColumn="0"/>
            </w:pPr>
            <w:r w:rsidRPr="00B57C5D">
              <w:t>3</w:t>
            </w:r>
          </w:p>
        </w:tc>
      </w:tr>
      <w:tr w:rsidR="0075117D" w:rsidRPr="00B57C5D" w14:paraId="65A4179D" w14:textId="77777777" w:rsidTr="00094231">
        <w:tc>
          <w:tcPr>
            <w:cnfStyle w:val="001000000000" w:firstRow="0" w:lastRow="0" w:firstColumn="1" w:lastColumn="0" w:oddVBand="0" w:evenVBand="0" w:oddHBand="0" w:evenHBand="0" w:firstRowFirstColumn="0" w:firstRowLastColumn="0" w:lastRowFirstColumn="0" w:lastRowLastColumn="0"/>
            <w:tcW w:w="0" w:type="dxa"/>
            <w:gridSpan w:val="3"/>
          </w:tcPr>
          <w:p w14:paraId="10E7E9EA" w14:textId="77777777" w:rsidR="0075117D" w:rsidRPr="00D43D37" w:rsidRDefault="0075117D" w:rsidP="00001AE0">
            <w:pPr>
              <w:rPr>
                <w:b w:val="0"/>
                <w:bCs w:val="0"/>
              </w:rPr>
            </w:pPr>
            <w:r w:rsidRPr="00D43D37">
              <w:rPr>
                <w:b w:val="0"/>
                <w:bCs w:val="0"/>
              </w:rPr>
              <w:t>Doctorate degree</w:t>
            </w:r>
          </w:p>
        </w:tc>
        <w:tc>
          <w:tcPr>
            <w:tcW w:w="0" w:type="dxa"/>
          </w:tcPr>
          <w:p w14:paraId="2C056297" w14:textId="77777777" w:rsidR="0075117D" w:rsidRPr="00B57C5D" w:rsidRDefault="000C7868" w:rsidP="00001AE0">
            <w:pPr>
              <w:cnfStyle w:val="000000000000" w:firstRow="0" w:lastRow="0" w:firstColumn="0" w:lastColumn="0" w:oddVBand="0" w:evenVBand="0" w:oddHBand="0" w:evenHBand="0" w:firstRowFirstColumn="0" w:firstRowLastColumn="0" w:lastRowFirstColumn="0" w:lastRowLastColumn="0"/>
            </w:pPr>
            <w:r w:rsidRPr="00B57C5D">
              <w:t>1</w:t>
            </w:r>
          </w:p>
        </w:tc>
      </w:tr>
      <w:tr w:rsidR="00D32843" w:rsidRPr="00B57C5D" w14:paraId="4A5C885C"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5D0600E0" w14:textId="77777777" w:rsidR="00D32843" w:rsidRPr="00B57C5D" w:rsidRDefault="00D32843" w:rsidP="00001AE0"/>
        </w:tc>
      </w:tr>
      <w:tr w:rsidR="00D32843" w:rsidRPr="00B57C5D" w14:paraId="1CFF3507" w14:textId="77777777" w:rsidTr="00094231">
        <w:tc>
          <w:tcPr>
            <w:cnfStyle w:val="001000000000" w:firstRow="0" w:lastRow="0" w:firstColumn="1" w:lastColumn="0" w:oddVBand="0" w:evenVBand="0" w:oddHBand="0" w:evenHBand="0" w:firstRowFirstColumn="0" w:firstRowLastColumn="0" w:lastRowFirstColumn="0" w:lastRowLastColumn="0"/>
            <w:tcW w:w="4508" w:type="dxa"/>
            <w:gridSpan w:val="3"/>
          </w:tcPr>
          <w:p w14:paraId="1AEBC426" w14:textId="47359AB4" w:rsidR="00D32843" w:rsidRPr="00D43D37" w:rsidRDefault="00D32843" w:rsidP="00001AE0">
            <w:r>
              <w:t>Deprivation</w:t>
            </w:r>
          </w:p>
        </w:tc>
        <w:tc>
          <w:tcPr>
            <w:tcW w:w="4508" w:type="dxa"/>
          </w:tcPr>
          <w:p w14:paraId="61D0A963" w14:textId="77777777" w:rsidR="00D32843" w:rsidRPr="00B57C5D" w:rsidRDefault="00D32843" w:rsidP="00001AE0">
            <w:pPr>
              <w:cnfStyle w:val="000000000000" w:firstRow="0" w:lastRow="0" w:firstColumn="0" w:lastColumn="0" w:oddVBand="0" w:evenVBand="0" w:oddHBand="0" w:evenHBand="0" w:firstRowFirstColumn="0" w:firstRowLastColumn="0" w:lastRowFirstColumn="0" w:lastRowLastColumn="0"/>
            </w:pPr>
          </w:p>
        </w:tc>
      </w:tr>
      <w:tr w:rsidR="00D32843" w:rsidRPr="00B57C5D" w14:paraId="0755C34A"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gridSpan w:val="3"/>
          </w:tcPr>
          <w:p w14:paraId="6F56651C" w14:textId="401F9389" w:rsidR="00D32843" w:rsidRPr="00D32843" w:rsidRDefault="00D32843" w:rsidP="00001AE0">
            <w:pPr>
              <w:rPr>
                <w:b w:val="0"/>
                <w:bCs w:val="0"/>
              </w:rPr>
            </w:pPr>
            <w:r w:rsidRPr="00D32843">
              <w:rPr>
                <w:b w:val="0"/>
                <w:bCs w:val="0"/>
              </w:rPr>
              <w:t>Multiple Deprivation Decile range: 3 – 10 (median 7)</w:t>
            </w:r>
          </w:p>
        </w:tc>
        <w:tc>
          <w:tcPr>
            <w:tcW w:w="4508" w:type="dxa"/>
          </w:tcPr>
          <w:p w14:paraId="6071C314" w14:textId="3E79ECF3" w:rsidR="00D32843" w:rsidRPr="00B57C5D" w:rsidRDefault="00D32843" w:rsidP="00001AE0">
            <w:pPr>
              <w:cnfStyle w:val="000000100000" w:firstRow="0" w:lastRow="0" w:firstColumn="0" w:lastColumn="0" w:oddVBand="0" w:evenVBand="0" w:oddHBand="1" w:evenHBand="0" w:firstRowFirstColumn="0" w:firstRowLastColumn="0" w:lastRowFirstColumn="0" w:lastRowLastColumn="0"/>
            </w:pPr>
            <w:r>
              <w:t>-</w:t>
            </w:r>
          </w:p>
        </w:tc>
      </w:tr>
      <w:tr w:rsidR="00D32843" w:rsidRPr="00B57C5D" w14:paraId="577E4733" w14:textId="77777777" w:rsidTr="00094231">
        <w:tc>
          <w:tcPr>
            <w:cnfStyle w:val="001000000000" w:firstRow="0" w:lastRow="0" w:firstColumn="1" w:lastColumn="0" w:oddVBand="0" w:evenVBand="0" w:oddHBand="0" w:evenHBand="0" w:firstRowFirstColumn="0" w:firstRowLastColumn="0" w:lastRowFirstColumn="0" w:lastRowLastColumn="0"/>
            <w:tcW w:w="4508" w:type="dxa"/>
            <w:gridSpan w:val="3"/>
          </w:tcPr>
          <w:p w14:paraId="79B25CB7" w14:textId="5164EA3A" w:rsidR="00D32843" w:rsidRPr="00D32843" w:rsidRDefault="00D32843" w:rsidP="00001AE0">
            <w:pPr>
              <w:rPr>
                <w:b w:val="0"/>
                <w:bCs w:val="0"/>
              </w:rPr>
            </w:pPr>
            <w:r w:rsidRPr="00D32843">
              <w:rPr>
                <w:b w:val="0"/>
                <w:bCs w:val="0"/>
              </w:rPr>
              <w:t>Income Deprivation Affecting Older People Index range</w:t>
            </w:r>
            <w:r w:rsidR="00E4360E">
              <w:rPr>
                <w:b w:val="0"/>
                <w:bCs w:val="0"/>
              </w:rPr>
              <w:t xml:space="preserve">: </w:t>
            </w:r>
            <w:r w:rsidRPr="00D32843">
              <w:rPr>
                <w:b w:val="0"/>
                <w:bCs w:val="0"/>
              </w:rPr>
              <w:t>1 – 10 (median 8</w:t>
            </w:r>
            <w:r>
              <w:rPr>
                <w:b w:val="0"/>
                <w:bCs w:val="0"/>
              </w:rPr>
              <w:t>)</w:t>
            </w:r>
          </w:p>
        </w:tc>
        <w:tc>
          <w:tcPr>
            <w:tcW w:w="4508" w:type="dxa"/>
          </w:tcPr>
          <w:p w14:paraId="4A9BD66F" w14:textId="62E4BC59" w:rsidR="00D32843" w:rsidRPr="00B57C5D" w:rsidRDefault="00D32843" w:rsidP="00001AE0">
            <w:pPr>
              <w:cnfStyle w:val="000000000000" w:firstRow="0" w:lastRow="0" w:firstColumn="0" w:lastColumn="0" w:oddVBand="0" w:evenVBand="0" w:oddHBand="0" w:evenHBand="0" w:firstRowFirstColumn="0" w:firstRowLastColumn="0" w:lastRowFirstColumn="0" w:lastRowLastColumn="0"/>
            </w:pPr>
            <w:r>
              <w:t>-</w:t>
            </w:r>
          </w:p>
        </w:tc>
      </w:tr>
      <w:tr w:rsidR="00D32843" w:rsidRPr="00B57C5D" w14:paraId="45094C98" w14:textId="77777777" w:rsidTr="00094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gridSpan w:val="3"/>
          </w:tcPr>
          <w:p w14:paraId="016A288B" w14:textId="77777777" w:rsidR="00D32843" w:rsidRPr="00D43D37" w:rsidRDefault="00D32843" w:rsidP="00001AE0"/>
        </w:tc>
        <w:tc>
          <w:tcPr>
            <w:tcW w:w="4508" w:type="dxa"/>
          </w:tcPr>
          <w:p w14:paraId="60A214EA" w14:textId="77777777" w:rsidR="00D32843" w:rsidRPr="00B57C5D" w:rsidRDefault="00D32843" w:rsidP="00001AE0">
            <w:pPr>
              <w:cnfStyle w:val="000000100000" w:firstRow="0" w:lastRow="0" w:firstColumn="0" w:lastColumn="0" w:oddVBand="0" w:evenVBand="0" w:oddHBand="1" w:evenHBand="0" w:firstRowFirstColumn="0" w:firstRowLastColumn="0" w:lastRowFirstColumn="0" w:lastRowLastColumn="0"/>
            </w:pPr>
          </w:p>
        </w:tc>
      </w:tr>
    </w:tbl>
    <w:tbl>
      <w:tblPr>
        <w:tblStyle w:val="PlainTable1"/>
        <w:tblW w:w="0" w:type="auto"/>
        <w:tblLook w:val="04A0" w:firstRow="1" w:lastRow="0" w:firstColumn="1" w:lastColumn="0" w:noHBand="0" w:noVBand="1"/>
      </w:tblPr>
      <w:tblGrid>
        <w:gridCol w:w="4508"/>
        <w:gridCol w:w="4508"/>
      </w:tblGrid>
      <w:tr w:rsidR="00D32843" w:rsidRPr="00B57C5D" w14:paraId="3067F360" w14:textId="77777777" w:rsidTr="006301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2FD59954" w14:textId="77777777" w:rsidR="00D32843" w:rsidRPr="00B57C5D" w:rsidRDefault="00D32843" w:rsidP="0063018F">
            <w:r w:rsidRPr="00B57C5D">
              <w:t>Frequency of engaging in exercise lasting longer than 30 minutes</w:t>
            </w:r>
          </w:p>
        </w:tc>
      </w:tr>
      <w:tr w:rsidR="00D32843" w:rsidRPr="00B57C5D" w14:paraId="22DA3DB7"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EF064C5" w14:textId="77777777" w:rsidR="00D32843" w:rsidRPr="00D43D37" w:rsidRDefault="00D32843" w:rsidP="0063018F">
            <w:pPr>
              <w:rPr>
                <w:b w:val="0"/>
                <w:bCs w:val="0"/>
              </w:rPr>
            </w:pPr>
            <w:r w:rsidRPr="00D43D37">
              <w:rPr>
                <w:b w:val="0"/>
                <w:bCs w:val="0"/>
              </w:rPr>
              <w:t>Less than 1x per month</w:t>
            </w:r>
          </w:p>
        </w:tc>
        <w:tc>
          <w:tcPr>
            <w:tcW w:w="4508" w:type="dxa"/>
          </w:tcPr>
          <w:p w14:paraId="0756AA91"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3</w:t>
            </w:r>
          </w:p>
        </w:tc>
      </w:tr>
      <w:tr w:rsidR="00D32843" w:rsidRPr="00B57C5D" w14:paraId="53285910"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297E626F" w14:textId="77777777" w:rsidR="00D32843" w:rsidRPr="00D43D37" w:rsidRDefault="00D32843" w:rsidP="0063018F">
            <w:pPr>
              <w:rPr>
                <w:b w:val="0"/>
                <w:bCs w:val="0"/>
              </w:rPr>
            </w:pPr>
            <w:r w:rsidRPr="00D43D37">
              <w:rPr>
                <w:b w:val="0"/>
                <w:bCs w:val="0"/>
              </w:rPr>
              <w:t>Once a month</w:t>
            </w:r>
          </w:p>
        </w:tc>
        <w:tc>
          <w:tcPr>
            <w:tcW w:w="4508" w:type="dxa"/>
          </w:tcPr>
          <w:p w14:paraId="709304B4"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1</w:t>
            </w:r>
          </w:p>
        </w:tc>
      </w:tr>
      <w:tr w:rsidR="00D32843" w:rsidRPr="00B57C5D" w14:paraId="6676B1E6"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DED9566" w14:textId="77777777" w:rsidR="00D32843" w:rsidRPr="00D43D37" w:rsidRDefault="00D32843" w:rsidP="0063018F">
            <w:pPr>
              <w:rPr>
                <w:b w:val="0"/>
                <w:bCs w:val="0"/>
              </w:rPr>
            </w:pPr>
            <w:r w:rsidRPr="00D43D37">
              <w:rPr>
                <w:b w:val="0"/>
                <w:bCs w:val="0"/>
              </w:rPr>
              <w:t>Once a week</w:t>
            </w:r>
          </w:p>
        </w:tc>
        <w:tc>
          <w:tcPr>
            <w:tcW w:w="4508" w:type="dxa"/>
          </w:tcPr>
          <w:p w14:paraId="2E895B0C"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3</w:t>
            </w:r>
          </w:p>
        </w:tc>
      </w:tr>
      <w:tr w:rsidR="00D32843" w:rsidRPr="00B57C5D" w14:paraId="3FF9D4C0"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7293BCE3" w14:textId="77777777" w:rsidR="00D32843" w:rsidRPr="00D43D37" w:rsidRDefault="00D32843" w:rsidP="0063018F">
            <w:pPr>
              <w:rPr>
                <w:b w:val="0"/>
                <w:bCs w:val="0"/>
              </w:rPr>
            </w:pPr>
            <w:r w:rsidRPr="00D43D37">
              <w:rPr>
                <w:b w:val="0"/>
                <w:bCs w:val="0"/>
              </w:rPr>
              <w:t>Two/three times a week</w:t>
            </w:r>
          </w:p>
        </w:tc>
        <w:tc>
          <w:tcPr>
            <w:tcW w:w="4508" w:type="dxa"/>
          </w:tcPr>
          <w:p w14:paraId="28C245BB"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3</w:t>
            </w:r>
          </w:p>
        </w:tc>
      </w:tr>
      <w:tr w:rsidR="00D32843" w:rsidRPr="00B57C5D" w14:paraId="43DE73B5"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E639DF8" w14:textId="77777777" w:rsidR="00D32843" w:rsidRPr="00D43D37" w:rsidRDefault="00D32843" w:rsidP="0063018F">
            <w:pPr>
              <w:rPr>
                <w:b w:val="0"/>
                <w:bCs w:val="0"/>
              </w:rPr>
            </w:pPr>
            <w:r w:rsidRPr="00D43D37">
              <w:rPr>
                <w:b w:val="0"/>
                <w:bCs w:val="0"/>
              </w:rPr>
              <w:t>Four/five times a week</w:t>
            </w:r>
          </w:p>
        </w:tc>
        <w:tc>
          <w:tcPr>
            <w:tcW w:w="4508" w:type="dxa"/>
          </w:tcPr>
          <w:p w14:paraId="7EB01339"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3</w:t>
            </w:r>
          </w:p>
        </w:tc>
      </w:tr>
      <w:tr w:rsidR="00D32843" w:rsidRPr="00B57C5D" w14:paraId="7EFC6BE8"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4809C64A" w14:textId="77777777" w:rsidR="00D32843" w:rsidRPr="00D43D37" w:rsidRDefault="00D32843" w:rsidP="0063018F">
            <w:pPr>
              <w:rPr>
                <w:b w:val="0"/>
                <w:bCs w:val="0"/>
              </w:rPr>
            </w:pPr>
            <w:r w:rsidRPr="00D43D37">
              <w:rPr>
                <w:b w:val="0"/>
                <w:bCs w:val="0"/>
              </w:rPr>
              <w:t>More than five times a week</w:t>
            </w:r>
          </w:p>
        </w:tc>
        <w:tc>
          <w:tcPr>
            <w:tcW w:w="4508" w:type="dxa"/>
          </w:tcPr>
          <w:p w14:paraId="3A08CF10"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4</w:t>
            </w:r>
          </w:p>
        </w:tc>
      </w:tr>
      <w:tr w:rsidR="00D32843" w:rsidRPr="00B57C5D" w14:paraId="357EBE9D"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4C48DFB" w14:textId="77777777" w:rsidR="00D32843" w:rsidRPr="00B57C5D" w:rsidRDefault="00D32843" w:rsidP="0063018F"/>
        </w:tc>
        <w:tc>
          <w:tcPr>
            <w:tcW w:w="4508" w:type="dxa"/>
          </w:tcPr>
          <w:p w14:paraId="7387A2D5"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p>
        </w:tc>
      </w:tr>
      <w:tr w:rsidR="00D32843" w:rsidRPr="00B57C5D" w14:paraId="31D8F7C6" w14:textId="77777777" w:rsidTr="0063018F">
        <w:tc>
          <w:tcPr>
            <w:cnfStyle w:val="001000000000" w:firstRow="0" w:lastRow="0" w:firstColumn="1" w:lastColumn="0" w:oddVBand="0" w:evenVBand="0" w:oddHBand="0" w:evenHBand="0" w:firstRowFirstColumn="0" w:firstRowLastColumn="0" w:lastRowFirstColumn="0" w:lastRowLastColumn="0"/>
            <w:tcW w:w="9016" w:type="dxa"/>
            <w:gridSpan w:val="2"/>
          </w:tcPr>
          <w:p w14:paraId="5A6362FA" w14:textId="77777777" w:rsidR="00D32843" w:rsidRPr="00B57C5D" w:rsidRDefault="00D32843" w:rsidP="0063018F">
            <w:r w:rsidRPr="00B57C5D">
              <w:t>Smoking status</w:t>
            </w:r>
          </w:p>
        </w:tc>
      </w:tr>
      <w:tr w:rsidR="00D32843" w:rsidRPr="00B57C5D" w14:paraId="5D33AC62"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BA6306F" w14:textId="77777777" w:rsidR="00D32843" w:rsidRPr="00D43D37" w:rsidRDefault="00D32843" w:rsidP="0063018F">
            <w:pPr>
              <w:rPr>
                <w:b w:val="0"/>
                <w:bCs w:val="0"/>
              </w:rPr>
            </w:pPr>
            <w:r w:rsidRPr="00D43D37">
              <w:rPr>
                <w:b w:val="0"/>
                <w:bCs w:val="0"/>
              </w:rPr>
              <w:t>Smoker</w:t>
            </w:r>
          </w:p>
        </w:tc>
        <w:tc>
          <w:tcPr>
            <w:tcW w:w="4508" w:type="dxa"/>
          </w:tcPr>
          <w:p w14:paraId="619CF36E"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2</w:t>
            </w:r>
          </w:p>
        </w:tc>
      </w:tr>
      <w:tr w:rsidR="00D32843" w:rsidRPr="00B57C5D" w14:paraId="01A79DC9"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22691B3F" w14:textId="77777777" w:rsidR="00D32843" w:rsidRPr="00D43D37" w:rsidRDefault="00D32843" w:rsidP="0063018F">
            <w:pPr>
              <w:rPr>
                <w:b w:val="0"/>
                <w:bCs w:val="0"/>
              </w:rPr>
            </w:pPr>
            <w:r w:rsidRPr="00D43D37">
              <w:rPr>
                <w:b w:val="0"/>
                <w:bCs w:val="0"/>
              </w:rPr>
              <w:t>Non-smoker</w:t>
            </w:r>
          </w:p>
        </w:tc>
        <w:tc>
          <w:tcPr>
            <w:tcW w:w="4508" w:type="dxa"/>
          </w:tcPr>
          <w:p w14:paraId="35470C17"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15</w:t>
            </w:r>
          </w:p>
        </w:tc>
      </w:tr>
      <w:tr w:rsidR="00D32843" w:rsidRPr="00B57C5D" w14:paraId="08A113E6"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65CC9D1" w14:textId="77777777" w:rsidR="00D32843" w:rsidRPr="00B57C5D" w:rsidRDefault="00D32843" w:rsidP="0063018F"/>
        </w:tc>
        <w:tc>
          <w:tcPr>
            <w:tcW w:w="4508" w:type="dxa"/>
          </w:tcPr>
          <w:p w14:paraId="00B70756"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p>
        </w:tc>
      </w:tr>
      <w:tr w:rsidR="00D32843" w:rsidRPr="00B57C5D" w14:paraId="58C59904" w14:textId="77777777" w:rsidTr="0063018F">
        <w:tc>
          <w:tcPr>
            <w:cnfStyle w:val="001000000000" w:firstRow="0" w:lastRow="0" w:firstColumn="1" w:lastColumn="0" w:oddVBand="0" w:evenVBand="0" w:oddHBand="0" w:evenHBand="0" w:firstRowFirstColumn="0" w:firstRowLastColumn="0" w:lastRowFirstColumn="0" w:lastRowLastColumn="0"/>
            <w:tcW w:w="9016" w:type="dxa"/>
            <w:gridSpan w:val="2"/>
          </w:tcPr>
          <w:p w14:paraId="26850961" w14:textId="77777777" w:rsidR="00D32843" w:rsidRPr="00B57C5D" w:rsidRDefault="00D32843" w:rsidP="0063018F">
            <w:r w:rsidRPr="00B57C5D">
              <w:t xml:space="preserve">Bacterial or viral infection </w:t>
            </w:r>
            <w:r>
              <w:t>during</w:t>
            </w:r>
            <w:r w:rsidRPr="00B57C5D">
              <w:t xml:space="preserve"> the two weeks prior to questionnaire completion</w:t>
            </w:r>
          </w:p>
        </w:tc>
      </w:tr>
      <w:tr w:rsidR="00D32843" w:rsidRPr="00B57C5D" w14:paraId="5EEA2B3C"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8C12EF" w14:textId="77777777" w:rsidR="00D32843" w:rsidRPr="00D43D37" w:rsidRDefault="00D32843" w:rsidP="0063018F">
            <w:pPr>
              <w:rPr>
                <w:b w:val="0"/>
                <w:bCs w:val="0"/>
              </w:rPr>
            </w:pPr>
            <w:r w:rsidRPr="00D43D37">
              <w:rPr>
                <w:b w:val="0"/>
                <w:bCs w:val="0"/>
              </w:rPr>
              <w:t>Yes</w:t>
            </w:r>
          </w:p>
        </w:tc>
        <w:tc>
          <w:tcPr>
            <w:tcW w:w="4508" w:type="dxa"/>
          </w:tcPr>
          <w:p w14:paraId="2BBF248E"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3</w:t>
            </w:r>
          </w:p>
        </w:tc>
      </w:tr>
      <w:tr w:rsidR="00D32843" w:rsidRPr="00B57C5D" w14:paraId="0EC9D328"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588979DB" w14:textId="77777777" w:rsidR="00D32843" w:rsidRPr="00D43D37" w:rsidRDefault="00D32843" w:rsidP="0063018F">
            <w:pPr>
              <w:rPr>
                <w:b w:val="0"/>
                <w:bCs w:val="0"/>
              </w:rPr>
            </w:pPr>
            <w:r w:rsidRPr="00D43D37">
              <w:rPr>
                <w:b w:val="0"/>
                <w:bCs w:val="0"/>
              </w:rPr>
              <w:t>No</w:t>
            </w:r>
          </w:p>
        </w:tc>
        <w:tc>
          <w:tcPr>
            <w:tcW w:w="4508" w:type="dxa"/>
          </w:tcPr>
          <w:p w14:paraId="2D14B754"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14</w:t>
            </w:r>
          </w:p>
        </w:tc>
      </w:tr>
      <w:tr w:rsidR="00D32843" w:rsidRPr="00B57C5D" w14:paraId="76B5BB08"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FB65D80" w14:textId="77777777" w:rsidR="00D32843" w:rsidRPr="00B57C5D" w:rsidRDefault="00D32843" w:rsidP="0063018F"/>
        </w:tc>
        <w:tc>
          <w:tcPr>
            <w:tcW w:w="4508" w:type="dxa"/>
          </w:tcPr>
          <w:p w14:paraId="422DEBA4"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p>
        </w:tc>
      </w:tr>
      <w:tr w:rsidR="00D32843" w:rsidRPr="00B57C5D" w14:paraId="327BE264"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34D5148C" w14:textId="77777777" w:rsidR="00D32843" w:rsidRPr="00B57C5D" w:rsidRDefault="00D32843" w:rsidP="0063018F">
            <w:r w:rsidRPr="00B57C5D">
              <w:t>BMI Category</w:t>
            </w:r>
          </w:p>
        </w:tc>
        <w:tc>
          <w:tcPr>
            <w:tcW w:w="4508" w:type="dxa"/>
          </w:tcPr>
          <w:p w14:paraId="6D821566"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p>
        </w:tc>
      </w:tr>
      <w:tr w:rsidR="00D32843" w:rsidRPr="00B57C5D" w14:paraId="50424D61"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5A8E560" w14:textId="77777777" w:rsidR="00D32843" w:rsidRPr="00D43D37" w:rsidRDefault="00D32843" w:rsidP="0063018F">
            <w:pPr>
              <w:rPr>
                <w:b w:val="0"/>
                <w:bCs w:val="0"/>
              </w:rPr>
            </w:pPr>
            <w:r w:rsidRPr="00D43D37">
              <w:rPr>
                <w:b w:val="0"/>
                <w:bCs w:val="0"/>
              </w:rPr>
              <w:t>Underweight (&lt;18.5)</w:t>
            </w:r>
          </w:p>
        </w:tc>
        <w:tc>
          <w:tcPr>
            <w:tcW w:w="4508" w:type="dxa"/>
          </w:tcPr>
          <w:p w14:paraId="4B7485EA"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1</w:t>
            </w:r>
          </w:p>
        </w:tc>
      </w:tr>
      <w:tr w:rsidR="00D32843" w:rsidRPr="00B57C5D" w14:paraId="29D63E4A"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1A9F673F" w14:textId="77777777" w:rsidR="00D32843" w:rsidRPr="00D43D37" w:rsidRDefault="00D32843" w:rsidP="0063018F">
            <w:pPr>
              <w:rPr>
                <w:b w:val="0"/>
                <w:bCs w:val="0"/>
              </w:rPr>
            </w:pPr>
            <w:r w:rsidRPr="00D43D37">
              <w:rPr>
                <w:b w:val="0"/>
                <w:bCs w:val="0"/>
              </w:rPr>
              <w:t>Healthy Weight (18.5-25)</w:t>
            </w:r>
          </w:p>
        </w:tc>
        <w:tc>
          <w:tcPr>
            <w:tcW w:w="4508" w:type="dxa"/>
          </w:tcPr>
          <w:p w14:paraId="704889AA"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10</w:t>
            </w:r>
          </w:p>
        </w:tc>
      </w:tr>
      <w:tr w:rsidR="00D32843" w:rsidRPr="00B57C5D" w14:paraId="342CA85D"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20565B" w14:textId="77777777" w:rsidR="00D32843" w:rsidRPr="00D43D37" w:rsidRDefault="00D32843" w:rsidP="0063018F">
            <w:pPr>
              <w:rPr>
                <w:b w:val="0"/>
                <w:bCs w:val="0"/>
              </w:rPr>
            </w:pPr>
            <w:r w:rsidRPr="00D43D37">
              <w:rPr>
                <w:b w:val="0"/>
                <w:bCs w:val="0"/>
              </w:rPr>
              <w:t>Overweight (25-30)</w:t>
            </w:r>
          </w:p>
        </w:tc>
        <w:tc>
          <w:tcPr>
            <w:tcW w:w="4508" w:type="dxa"/>
          </w:tcPr>
          <w:p w14:paraId="429DA0BF" w14:textId="77777777" w:rsidR="00D32843" w:rsidRPr="00B57C5D" w:rsidRDefault="00D32843" w:rsidP="0063018F">
            <w:pPr>
              <w:cnfStyle w:val="000000100000" w:firstRow="0" w:lastRow="0" w:firstColumn="0" w:lastColumn="0" w:oddVBand="0" w:evenVBand="0" w:oddHBand="1" w:evenHBand="0" w:firstRowFirstColumn="0" w:firstRowLastColumn="0" w:lastRowFirstColumn="0" w:lastRowLastColumn="0"/>
            </w:pPr>
            <w:r w:rsidRPr="00B57C5D">
              <w:t>2</w:t>
            </w:r>
          </w:p>
        </w:tc>
      </w:tr>
      <w:tr w:rsidR="00D32843" w:rsidRPr="00B57C5D" w14:paraId="4FC6D2B1" w14:textId="77777777" w:rsidTr="0063018F">
        <w:tc>
          <w:tcPr>
            <w:cnfStyle w:val="001000000000" w:firstRow="0" w:lastRow="0" w:firstColumn="1" w:lastColumn="0" w:oddVBand="0" w:evenVBand="0" w:oddHBand="0" w:evenHBand="0" w:firstRowFirstColumn="0" w:firstRowLastColumn="0" w:lastRowFirstColumn="0" w:lastRowLastColumn="0"/>
            <w:tcW w:w="4508" w:type="dxa"/>
          </w:tcPr>
          <w:p w14:paraId="3043BD9F" w14:textId="77777777" w:rsidR="00D32843" w:rsidRPr="00D43D37" w:rsidRDefault="00D32843" w:rsidP="0063018F">
            <w:pPr>
              <w:rPr>
                <w:b w:val="0"/>
                <w:bCs w:val="0"/>
              </w:rPr>
            </w:pPr>
            <w:r w:rsidRPr="00D43D37">
              <w:rPr>
                <w:b w:val="0"/>
                <w:bCs w:val="0"/>
              </w:rPr>
              <w:t>Obese (&gt;30)</w:t>
            </w:r>
          </w:p>
        </w:tc>
        <w:tc>
          <w:tcPr>
            <w:tcW w:w="4508" w:type="dxa"/>
          </w:tcPr>
          <w:p w14:paraId="31CE3B54" w14:textId="77777777" w:rsidR="00D32843" w:rsidRPr="00B57C5D" w:rsidRDefault="00D32843" w:rsidP="0063018F">
            <w:pPr>
              <w:cnfStyle w:val="000000000000" w:firstRow="0" w:lastRow="0" w:firstColumn="0" w:lastColumn="0" w:oddVBand="0" w:evenVBand="0" w:oddHBand="0" w:evenHBand="0" w:firstRowFirstColumn="0" w:firstRowLastColumn="0" w:lastRowFirstColumn="0" w:lastRowLastColumn="0"/>
            </w:pPr>
            <w:r w:rsidRPr="00B57C5D">
              <w:t>4</w:t>
            </w:r>
          </w:p>
        </w:tc>
      </w:tr>
    </w:tbl>
    <w:tbl>
      <w:tblPr>
        <w:tblStyle w:val="GridTable2-Accent3"/>
        <w:tblW w:w="0" w:type="auto"/>
        <w:tblLook w:val="04A0" w:firstRow="1" w:lastRow="0" w:firstColumn="1" w:lastColumn="0" w:noHBand="0" w:noVBand="1"/>
      </w:tblPr>
      <w:tblGrid>
        <w:gridCol w:w="4508"/>
        <w:gridCol w:w="4508"/>
      </w:tblGrid>
      <w:tr w:rsidR="00D32843" w:rsidRPr="00B57C5D" w14:paraId="20C908B1" w14:textId="77777777" w:rsidTr="00D328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0A78F3E" w14:textId="77777777" w:rsidR="00D32843" w:rsidRPr="00D43D37" w:rsidRDefault="00D32843" w:rsidP="00001AE0"/>
        </w:tc>
        <w:tc>
          <w:tcPr>
            <w:tcW w:w="4508" w:type="dxa"/>
          </w:tcPr>
          <w:p w14:paraId="372EFDBD" w14:textId="77777777" w:rsidR="00D32843" w:rsidRPr="00B57C5D" w:rsidRDefault="00D32843" w:rsidP="00001AE0">
            <w:pPr>
              <w:cnfStyle w:val="100000000000" w:firstRow="1" w:lastRow="0" w:firstColumn="0" w:lastColumn="0" w:oddVBand="0" w:evenVBand="0" w:oddHBand="0" w:evenHBand="0" w:firstRowFirstColumn="0" w:firstRowLastColumn="0" w:lastRowFirstColumn="0" w:lastRowLastColumn="0"/>
            </w:pPr>
          </w:p>
        </w:tc>
      </w:tr>
      <w:tr w:rsidR="00083FF1" w:rsidRPr="00B57C5D" w14:paraId="6D663DA5" w14:textId="77777777" w:rsidTr="00630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2AADECE8" w14:textId="7CB490DE" w:rsidR="00083FF1" w:rsidRPr="00B57C5D" w:rsidRDefault="00083FF1" w:rsidP="00001AE0">
            <w:r>
              <w:t>Self-reported duration since last taking antibiotics</w:t>
            </w:r>
          </w:p>
        </w:tc>
      </w:tr>
      <w:tr w:rsidR="00083FF1" w:rsidRPr="00B57C5D" w14:paraId="75147AF8" w14:textId="77777777" w:rsidTr="00D32843">
        <w:tc>
          <w:tcPr>
            <w:cnfStyle w:val="001000000000" w:firstRow="0" w:lastRow="0" w:firstColumn="1" w:lastColumn="0" w:oddVBand="0" w:evenVBand="0" w:oddHBand="0" w:evenHBand="0" w:firstRowFirstColumn="0" w:firstRowLastColumn="0" w:lastRowFirstColumn="0" w:lastRowLastColumn="0"/>
            <w:tcW w:w="4508" w:type="dxa"/>
          </w:tcPr>
          <w:p w14:paraId="1BC0739A" w14:textId="38FCA648" w:rsidR="00083FF1" w:rsidRPr="00094231" w:rsidRDefault="00083FF1" w:rsidP="00001AE0">
            <w:pPr>
              <w:rPr>
                <w:b w:val="0"/>
                <w:bCs w:val="0"/>
              </w:rPr>
            </w:pPr>
            <w:r w:rsidRPr="00094231">
              <w:rPr>
                <w:b w:val="0"/>
                <w:bCs w:val="0"/>
              </w:rPr>
              <w:t>Can’t remember</w:t>
            </w:r>
          </w:p>
        </w:tc>
        <w:tc>
          <w:tcPr>
            <w:tcW w:w="4508" w:type="dxa"/>
          </w:tcPr>
          <w:p w14:paraId="411F9E9B" w14:textId="23574EB4" w:rsidR="00083FF1" w:rsidRPr="00B57C5D" w:rsidRDefault="00083FF1" w:rsidP="00001AE0">
            <w:pPr>
              <w:cnfStyle w:val="000000000000" w:firstRow="0" w:lastRow="0" w:firstColumn="0" w:lastColumn="0" w:oddVBand="0" w:evenVBand="0" w:oddHBand="0" w:evenHBand="0" w:firstRowFirstColumn="0" w:firstRowLastColumn="0" w:lastRowFirstColumn="0" w:lastRowLastColumn="0"/>
            </w:pPr>
            <w:r>
              <w:t>4</w:t>
            </w:r>
          </w:p>
        </w:tc>
      </w:tr>
      <w:tr w:rsidR="00083FF1" w:rsidRPr="00B57C5D" w14:paraId="45FA3B4E" w14:textId="77777777" w:rsidTr="00D3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45738E6" w14:textId="359F0371" w:rsidR="00083FF1" w:rsidRPr="00094231" w:rsidRDefault="00083FF1" w:rsidP="00001AE0">
            <w:pPr>
              <w:rPr>
                <w:b w:val="0"/>
                <w:bCs w:val="0"/>
              </w:rPr>
            </w:pPr>
            <w:r w:rsidRPr="00094231">
              <w:rPr>
                <w:b w:val="0"/>
                <w:bCs w:val="0"/>
              </w:rPr>
              <w:t>Last 12 months</w:t>
            </w:r>
          </w:p>
        </w:tc>
        <w:tc>
          <w:tcPr>
            <w:tcW w:w="4508" w:type="dxa"/>
          </w:tcPr>
          <w:p w14:paraId="112EA846" w14:textId="105F006C" w:rsidR="00083FF1" w:rsidRPr="00B57C5D" w:rsidRDefault="00083FF1" w:rsidP="00001AE0">
            <w:pPr>
              <w:cnfStyle w:val="000000100000" w:firstRow="0" w:lastRow="0" w:firstColumn="0" w:lastColumn="0" w:oddVBand="0" w:evenVBand="0" w:oddHBand="1" w:evenHBand="0" w:firstRowFirstColumn="0" w:firstRowLastColumn="0" w:lastRowFirstColumn="0" w:lastRowLastColumn="0"/>
            </w:pPr>
            <w:r>
              <w:t>4</w:t>
            </w:r>
          </w:p>
        </w:tc>
      </w:tr>
      <w:tr w:rsidR="00083FF1" w:rsidRPr="00B57C5D" w14:paraId="6AEEC843" w14:textId="77777777" w:rsidTr="00D32843">
        <w:tc>
          <w:tcPr>
            <w:cnfStyle w:val="001000000000" w:firstRow="0" w:lastRow="0" w:firstColumn="1" w:lastColumn="0" w:oddVBand="0" w:evenVBand="0" w:oddHBand="0" w:evenHBand="0" w:firstRowFirstColumn="0" w:firstRowLastColumn="0" w:lastRowFirstColumn="0" w:lastRowLastColumn="0"/>
            <w:tcW w:w="4508" w:type="dxa"/>
          </w:tcPr>
          <w:p w14:paraId="175C55E6" w14:textId="444F32AB" w:rsidR="00083FF1" w:rsidRPr="00094231" w:rsidRDefault="00083FF1" w:rsidP="00001AE0">
            <w:pPr>
              <w:rPr>
                <w:b w:val="0"/>
                <w:bCs w:val="0"/>
              </w:rPr>
            </w:pPr>
            <w:r w:rsidRPr="00094231">
              <w:rPr>
                <w:b w:val="0"/>
                <w:bCs w:val="0"/>
              </w:rPr>
              <w:t>Last 1-5 years</w:t>
            </w:r>
          </w:p>
        </w:tc>
        <w:tc>
          <w:tcPr>
            <w:tcW w:w="4508" w:type="dxa"/>
          </w:tcPr>
          <w:p w14:paraId="4C581A1E" w14:textId="1CDC7637" w:rsidR="00083FF1" w:rsidRPr="00B57C5D" w:rsidRDefault="00083FF1" w:rsidP="00001AE0">
            <w:pPr>
              <w:cnfStyle w:val="000000000000" w:firstRow="0" w:lastRow="0" w:firstColumn="0" w:lastColumn="0" w:oddVBand="0" w:evenVBand="0" w:oddHBand="0" w:evenHBand="0" w:firstRowFirstColumn="0" w:firstRowLastColumn="0" w:lastRowFirstColumn="0" w:lastRowLastColumn="0"/>
            </w:pPr>
            <w:r>
              <w:t>5</w:t>
            </w:r>
          </w:p>
        </w:tc>
      </w:tr>
      <w:tr w:rsidR="00083FF1" w:rsidRPr="00B57C5D" w14:paraId="5ED6ABCD" w14:textId="77777777" w:rsidTr="00D3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4F6E3D3" w14:textId="697B5394" w:rsidR="00083FF1" w:rsidRPr="00094231" w:rsidRDefault="00083FF1" w:rsidP="00001AE0">
            <w:pPr>
              <w:rPr>
                <w:b w:val="0"/>
                <w:bCs w:val="0"/>
              </w:rPr>
            </w:pPr>
            <w:r w:rsidRPr="00094231">
              <w:rPr>
                <w:b w:val="0"/>
                <w:bCs w:val="0"/>
              </w:rPr>
              <w:t>Last 5-10 years</w:t>
            </w:r>
          </w:p>
        </w:tc>
        <w:tc>
          <w:tcPr>
            <w:tcW w:w="4508" w:type="dxa"/>
          </w:tcPr>
          <w:p w14:paraId="4E8EFEED" w14:textId="67A5F081" w:rsidR="00083FF1" w:rsidRPr="00B57C5D" w:rsidRDefault="00083FF1" w:rsidP="00001AE0">
            <w:pPr>
              <w:cnfStyle w:val="000000100000" w:firstRow="0" w:lastRow="0" w:firstColumn="0" w:lastColumn="0" w:oddVBand="0" w:evenVBand="0" w:oddHBand="1" w:evenHBand="0" w:firstRowFirstColumn="0" w:firstRowLastColumn="0" w:lastRowFirstColumn="0" w:lastRowLastColumn="0"/>
            </w:pPr>
            <w:r>
              <w:t>1</w:t>
            </w:r>
          </w:p>
        </w:tc>
      </w:tr>
      <w:tr w:rsidR="00083FF1" w:rsidRPr="00B57C5D" w14:paraId="4815700F" w14:textId="77777777" w:rsidTr="00D32843">
        <w:tc>
          <w:tcPr>
            <w:cnfStyle w:val="001000000000" w:firstRow="0" w:lastRow="0" w:firstColumn="1" w:lastColumn="0" w:oddVBand="0" w:evenVBand="0" w:oddHBand="0" w:evenHBand="0" w:firstRowFirstColumn="0" w:firstRowLastColumn="0" w:lastRowFirstColumn="0" w:lastRowLastColumn="0"/>
            <w:tcW w:w="4508" w:type="dxa"/>
          </w:tcPr>
          <w:p w14:paraId="57D19D8A" w14:textId="746BBE78" w:rsidR="00083FF1" w:rsidRPr="00094231" w:rsidRDefault="00083FF1" w:rsidP="00001AE0">
            <w:pPr>
              <w:rPr>
                <w:b w:val="0"/>
                <w:bCs w:val="0"/>
              </w:rPr>
            </w:pPr>
            <w:r w:rsidRPr="00094231">
              <w:rPr>
                <w:b w:val="0"/>
                <w:bCs w:val="0"/>
              </w:rPr>
              <w:t>Over 10 years</w:t>
            </w:r>
          </w:p>
        </w:tc>
        <w:tc>
          <w:tcPr>
            <w:tcW w:w="4508" w:type="dxa"/>
          </w:tcPr>
          <w:p w14:paraId="1F95922C" w14:textId="3CD7034A" w:rsidR="00083FF1" w:rsidRPr="00B57C5D" w:rsidRDefault="00083FF1" w:rsidP="00001AE0">
            <w:pPr>
              <w:cnfStyle w:val="000000000000" w:firstRow="0" w:lastRow="0" w:firstColumn="0" w:lastColumn="0" w:oddVBand="0" w:evenVBand="0" w:oddHBand="0" w:evenHBand="0" w:firstRowFirstColumn="0" w:firstRowLastColumn="0" w:lastRowFirstColumn="0" w:lastRowLastColumn="0"/>
            </w:pPr>
            <w:r>
              <w:t>3</w:t>
            </w:r>
          </w:p>
        </w:tc>
      </w:tr>
    </w:tbl>
    <w:p w14:paraId="632ADD4A" w14:textId="77777777" w:rsidR="00001AE0" w:rsidRPr="00B57C5D" w:rsidRDefault="00001AE0" w:rsidP="00B57C5D">
      <w:pPr>
        <w:spacing w:after="0" w:line="240" w:lineRule="auto"/>
      </w:pPr>
    </w:p>
    <w:p w14:paraId="2C8733F4" w14:textId="503185D7" w:rsidR="005622E5" w:rsidRPr="00236598" w:rsidRDefault="00FB7D8F" w:rsidP="00094231">
      <w:r>
        <w:t>Following thematic analysis, five core themes were developed. These were</w:t>
      </w:r>
      <w:r w:rsidR="003A19C5">
        <w:t xml:space="preserve"> </w:t>
      </w:r>
      <w:bookmarkStart w:id="9" w:name="_Hlk122515686"/>
      <w:r w:rsidR="00C31802" w:rsidRPr="00C31802">
        <w:t xml:space="preserve">AMR </w:t>
      </w:r>
      <w:r w:rsidR="006A5EF2">
        <w:t xml:space="preserve">lack of </w:t>
      </w:r>
      <w:r w:rsidR="00C31802" w:rsidRPr="00C31802">
        <w:t>familiarity</w:t>
      </w:r>
      <w:r w:rsidR="00AF07E7">
        <w:t xml:space="preserve">, low motivation to change long-term diet to reduce AMR, </w:t>
      </w:r>
      <w:r w:rsidR="00791863">
        <w:t xml:space="preserve">life enjoyment, </w:t>
      </w:r>
      <w:r w:rsidR="00AF07E7">
        <w:t xml:space="preserve">prioritising general diet behaviours in lieu of AMR management and healthcare and public led diet-related AMR </w:t>
      </w:r>
      <w:r w:rsidR="00AF07E7">
        <w:lastRenderedPageBreak/>
        <w:t>management</w:t>
      </w:r>
      <w:bookmarkEnd w:id="9"/>
      <w:r w:rsidR="00AF07E7">
        <w:t>.</w:t>
      </w:r>
      <w:r w:rsidR="003A19C5">
        <w:t xml:space="preserve"> </w:t>
      </w:r>
      <w:r w:rsidR="005622E5" w:rsidRPr="005622E5">
        <w:t>For a full list of themes and sub-</w:t>
      </w:r>
      <w:r w:rsidR="005622E5" w:rsidRPr="00236598">
        <w:t xml:space="preserve">themes, see Table </w:t>
      </w:r>
      <w:r w:rsidR="00236598" w:rsidRPr="00236598">
        <w:t>2.</w:t>
      </w:r>
      <w:r w:rsidR="006A5EF2">
        <w:t xml:space="preserve"> Additional observed barriers to general health behaviour change in diet across the cohort included food costs, what is easy to prepare, inclination, living alone, taste and time.</w:t>
      </w:r>
    </w:p>
    <w:p w14:paraId="21A8FAE1" w14:textId="1BE47CED" w:rsidR="005622E5" w:rsidRPr="005622E5" w:rsidRDefault="005622E5" w:rsidP="00DA5A15">
      <w:pPr>
        <w:pStyle w:val="Subtitle"/>
      </w:pPr>
      <w:r w:rsidRPr="00236598">
        <w:t xml:space="preserve">Table </w:t>
      </w:r>
      <w:r w:rsidR="00236598" w:rsidRPr="00236598">
        <w:t>2</w:t>
      </w:r>
      <w:r w:rsidRPr="00236598">
        <w:t>:</w:t>
      </w:r>
      <w:r w:rsidRPr="005622E5">
        <w:t xml:space="preserve"> Themes and sub-themes developed through the thematic analysis. </w:t>
      </w:r>
    </w:p>
    <w:tbl>
      <w:tblPr>
        <w:tblStyle w:val="TableGridLight"/>
        <w:tblW w:w="9026" w:type="dxa"/>
        <w:tblLook w:val="04A0" w:firstRow="1" w:lastRow="0" w:firstColumn="1" w:lastColumn="0" w:noHBand="0" w:noVBand="1"/>
      </w:tblPr>
      <w:tblGrid>
        <w:gridCol w:w="4390"/>
        <w:gridCol w:w="4636"/>
      </w:tblGrid>
      <w:tr w:rsidR="00FB7D8F" w:rsidRPr="005622E5" w14:paraId="13EFD8D0" w14:textId="77777777" w:rsidTr="00236598">
        <w:trPr>
          <w:trHeight w:val="241"/>
        </w:trPr>
        <w:tc>
          <w:tcPr>
            <w:tcW w:w="4390" w:type="dxa"/>
          </w:tcPr>
          <w:p w14:paraId="6AAD5BEF" w14:textId="77777777" w:rsidR="00FB7D8F" w:rsidRPr="00FB7D8F" w:rsidRDefault="00FB7D8F" w:rsidP="00487FEC">
            <w:pPr>
              <w:jc w:val="center"/>
              <w:rPr>
                <w:b/>
                <w:bCs/>
              </w:rPr>
            </w:pPr>
            <w:r w:rsidRPr="00487FEC">
              <w:rPr>
                <w:b/>
                <w:bCs/>
              </w:rPr>
              <w:t>Theme</w:t>
            </w:r>
          </w:p>
        </w:tc>
        <w:tc>
          <w:tcPr>
            <w:tcW w:w="4636" w:type="dxa"/>
          </w:tcPr>
          <w:p w14:paraId="17ACC3A2" w14:textId="77777777" w:rsidR="00FB7D8F" w:rsidRPr="00FB7D8F" w:rsidRDefault="00FB7D8F" w:rsidP="00487FEC">
            <w:pPr>
              <w:jc w:val="center"/>
              <w:rPr>
                <w:b/>
                <w:bCs/>
              </w:rPr>
            </w:pPr>
            <w:r w:rsidRPr="00487FEC">
              <w:rPr>
                <w:b/>
                <w:bCs/>
              </w:rPr>
              <w:t>Sub-theme</w:t>
            </w:r>
          </w:p>
        </w:tc>
      </w:tr>
      <w:tr w:rsidR="00FB7D8F" w:rsidRPr="005622E5" w14:paraId="31A51E64" w14:textId="77777777" w:rsidTr="00236598">
        <w:trPr>
          <w:trHeight w:val="249"/>
        </w:trPr>
        <w:tc>
          <w:tcPr>
            <w:tcW w:w="4390" w:type="dxa"/>
          </w:tcPr>
          <w:p w14:paraId="735D56E3" w14:textId="70D5D409" w:rsidR="00FB7D8F" w:rsidRPr="005622E5" w:rsidRDefault="00C31802" w:rsidP="005622E5">
            <w:r w:rsidRPr="00C31802">
              <w:t xml:space="preserve">AMR </w:t>
            </w:r>
            <w:r w:rsidR="006A5EF2">
              <w:t xml:space="preserve">lack of </w:t>
            </w:r>
            <w:r w:rsidRPr="00C31802">
              <w:t>familiarity</w:t>
            </w:r>
          </w:p>
        </w:tc>
        <w:tc>
          <w:tcPr>
            <w:tcW w:w="4636" w:type="dxa"/>
          </w:tcPr>
          <w:p w14:paraId="5EDB2C90" w14:textId="7309992E" w:rsidR="00FB7D8F" w:rsidRPr="005622E5" w:rsidRDefault="00236598" w:rsidP="005622E5">
            <w:r>
              <w:t>-</w:t>
            </w:r>
          </w:p>
        </w:tc>
      </w:tr>
      <w:tr w:rsidR="00DE0325" w:rsidRPr="005622E5" w14:paraId="2A6EE16B" w14:textId="77777777" w:rsidTr="00236598">
        <w:trPr>
          <w:trHeight w:val="252"/>
        </w:trPr>
        <w:tc>
          <w:tcPr>
            <w:tcW w:w="4390" w:type="dxa"/>
            <w:vMerge w:val="restart"/>
          </w:tcPr>
          <w:p w14:paraId="04EF261F" w14:textId="77777777" w:rsidR="00DE0325" w:rsidRPr="005622E5" w:rsidRDefault="00DE0325" w:rsidP="005622E5">
            <w:r w:rsidRPr="005622E5">
              <w:t>Low motivation to change long-term diet to reduce AMR</w:t>
            </w:r>
          </w:p>
        </w:tc>
        <w:tc>
          <w:tcPr>
            <w:tcW w:w="4636" w:type="dxa"/>
          </w:tcPr>
          <w:p w14:paraId="6596371B" w14:textId="3EFEA93F" w:rsidR="00DE0325" w:rsidRPr="005622E5" w:rsidRDefault="00DE0325" w:rsidP="005622E5">
            <w:r>
              <w:t xml:space="preserve">Emotional Indifference Towards </w:t>
            </w:r>
            <w:r w:rsidRPr="005622E5">
              <w:t>AMR</w:t>
            </w:r>
          </w:p>
        </w:tc>
      </w:tr>
      <w:tr w:rsidR="00DE0325" w:rsidRPr="005622E5" w14:paraId="3B8505FC" w14:textId="77777777" w:rsidTr="00236598">
        <w:trPr>
          <w:trHeight w:val="241"/>
        </w:trPr>
        <w:tc>
          <w:tcPr>
            <w:tcW w:w="4390" w:type="dxa"/>
            <w:vMerge/>
          </w:tcPr>
          <w:p w14:paraId="7A56BAD7" w14:textId="77777777" w:rsidR="00DE0325" w:rsidRPr="005622E5" w:rsidRDefault="00DE0325" w:rsidP="001C2DE5"/>
        </w:tc>
        <w:tc>
          <w:tcPr>
            <w:tcW w:w="4636" w:type="dxa"/>
          </w:tcPr>
          <w:p w14:paraId="6C4ABC98" w14:textId="0F37D9B8" w:rsidR="00DE0325" w:rsidRPr="005622E5" w:rsidRDefault="00DE0325" w:rsidP="001C2DE5">
            <w:r w:rsidRPr="005622E5">
              <w:t>Reluctance to prioritise dietary change</w:t>
            </w:r>
          </w:p>
        </w:tc>
      </w:tr>
      <w:tr w:rsidR="00DE0325" w:rsidRPr="005622E5" w14:paraId="2B9C3647" w14:textId="77777777" w:rsidTr="00236598">
        <w:trPr>
          <w:trHeight w:val="241"/>
        </w:trPr>
        <w:tc>
          <w:tcPr>
            <w:tcW w:w="4390" w:type="dxa"/>
            <w:vMerge/>
          </w:tcPr>
          <w:p w14:paraId="098F08D5" w14:textId="77777777" w:rsidR="00DE0325" w:rsidRPr="005622E5" w:rsidRDefault="00DE0325" w:rsidP="001C2DE5"/>
        </w:tc>
        <w:tc>
          <w:tcPr>
            <w:tcW w:w="4636" w:type="dxa"/>
          </w:tcPr>
          <w:p w14:paraId="4F5283EF" w14:textId="6CCA8F9D" w:rsidR="00DE0325" w:rsidRPr="005622E5" w:rsidRDefault="00DE0325" w:rsidP="001C2DE5">
            <w:r>
              <w:t>Reluctance to engage long-term</w:t>
            </w:r>
          </w:p>
        </w:tc>
      </w:tr>
      <w:tr w:rsidR="00236598" w:rsidRPr="005622E5" w14:paraId="1D5A54F0" w14:textId="77777777" w:rsidTr="00236598">
        <w:trPr>
          <w:trHeight w:val="241"/>
        </w:trPr>
        <w:tc>
          <w:tcPr>
            <w:tcW w:w="4390" w:type="dxa"/>
            <w:vMerge w:val="restart"/>
          </w:tcPr>
          <w:p w14:paraId="794371E8" w14:textId="77777777" w:rsidR="00236598" w:rsidRPr="005622E5" w:rsidRDefault="00236598" w:rsidP="001C2DE5">
            <w:r w:rsidRPr="005622E5">
              <w:t>Life Enjoyment</w:t>
            </w:r>
          </w:p>
        </w:tc>
        <w:tc>
          <w:tcPr>
            <w:tcW w:w="4636" w:type="dxa"/>
          </w:tcPr>
          <w:p w14:paraId="2B75B78F" w14:textId="0A40E7DD" w:rsidR="00236598" w:rsidRPr="005622E5" w:rsidRDefault="00236598" w:rsidP="001C2DE5">
            <w:r>
              <w:t>Life is short</w:t>
            </w:r>
            <w:r w:rsidR="00CE21B6">
              <w:t>: A reluctance to compromise</w:t>
            </w:r>
          </w:p>
        </w:tc>
      </w:tr>
      <w:tr w:rsidR="00236598" w:rsidRPr="005622E5" w14:paraId="5B512A5E" w14:textId="77777777" w:rsidTr="00236598">
        <w:trPr>
          <w:trHeight w:val="241"/>
        </w:trPr>
        <w:tc>
          <w:tcPr>
            <w:tcW w:w="4390" w:type="dxa"/>
            <w:vMerge/>
          </w:tcPr>
          <w:p w14:paraId="180E5D99" w14:textId="77777777" w:rsidR="00236598" w:rsidRPr="005622E5" w:rsidRDefault="00236598" w:rsidP="001C2DE5"/>
        </w:tc>
        <w:tc>
          <w:tcPr>
            <w:tcW w:w="4636" w:type="dxa"/>
          </w:tcPr>
          <w:p w14:paraId="7A296DBA" w14:textId="415C846C" w:rsidR="00236598" w:rsidRPr="005622E5" w:rsidRDefault="00236598" w:rsidP="001C2DE5">
            <w:r>
              <w:t>Optimism bias</w:t>
            </w:r>
          </w:p>
        </w:tc>
      </w:tr>
      <w:tr w:rsidR="00FB7D8F" w:rsidRPr="005622E5" w14:paraId="384FCAD2" w14:textId="77777777" w:rsidTr="00236598">
        <w:trPr>
          <w:trHeight w:val="241"/>
        </w:trPr>
        <w:tc>
          <w:tcPr>
            <w:tcW w:w="4390" w:type="dxa"/>
          </w:tcPr>
          <w:p w14:paraId="2D7936C2" w14:textId="77777777" w:rsidR="00FB7D8F" w:rsidRPr="005622E5" w:rsidRDefault="00FB7D8F" w:rsidP="001C2DE5">
            <w:r w:rsidRPr="005622E5">
              <w:t>Prioritising General Diet Behaviours in Lieu of AMR Prevention</w:t>
            </w:r>
          </w:p>
        </w:tc>
        <w:tc>
          <w:tcPr>
            <w:tcW w:w="4636" w:type="dxa"/>
          </w:tcPr>
          <w:p w14:paraId="1E367377" w14:textId="524679EA" w:rsidR="00FB7D8F" w:rsidRPr="005622E5" w:rsidRDefault="00236598" w:rsidP="001C2DE5">
            <w:r>
              <w:t>-</w:t>
            </w:r>
          </w:p>
        </w:tc>
      </w:tr>
      <w:tr w:rsidR="00FB7D8F" w:rsidRPr="005622E5" w14:paraId="23358170" w14:textId="77777777" w:rsidTr="00236598">
        <w:trPr>
          <w:trHeight w:val="241"/>
        </w:trPr>
        <w:tc>
          <w:tcPr>
            <w:tcW w:w="4390" w:type="dxa"/>
            <w:vMerge w:val="restart"/>
          </w:tcPr>
          <w:p w14:paraId="4F53A24A" w14:textId="77777777" w:rsidR="00FB7D8F" w:rsidRPr="005622E5" w:rsidRDefault="00FB7D8F" w:rsidP="001C2DE5">
            <w:r w:rsidRPr="005622E5">
              <w:t>Intrinsic and Extrinsic Change Motivation</w:t>
            </w:r>
          </w:p>
        </w:tc>
        <w:tc>
          <w:tcPr>
            <w:tcW w:w="4636" w:type="dxa"/>
          </w:tcPr>
          <w:p w14:paraId="5685DC54" w14:textId="77777777" w:rsidR="00FB7D8F" w:rsidRPr="005622E5" w:rsidRDefault="00FB7D8F" w:rsidP="001C2DE5">
            <w:r w:rsidRPr="005622E5">
              <w:t>Intrinsic motivation</w:t>
            </w:r>
          </w:p>
        </w:tc>
      </w:tr>
      <w:tr w:rsidR="00FB7D8F" w:rsidRPr="005622E5" w14:paraId="0DC3889D" w14:textId="77777777" w:rsidTr="00236598">
        <w:trPr>
          <w:trHeight w:val="241"/>
        </w:trPr>
        <w:tc>
          <w:tcPr>
            <w:tcW w:w="4390" w:type="dxa"/>
            <w:vMerge/>
          </w:tcPr>
          <w:p w14:paraId="56B358DD" w14:textId="77777777" w:rsidR="00FB7D8F" w:rsidRPr="005622E5" w:rsidRDefault="00FB7D8F" w:rsidP="001C2DE5"/>
        </w:tc>
        <w:tc>
          <w:tcPr>
            <w:tcW w:w="4636" w:type="dxa"/>
          </w:tcPr>
          <w:p w14:paraId="3964F273" w14:textId="77777777" w:rsidR="00FB7D8F" w:rsidRPr="005622E5" w:rsidRDefault="00FB7D8F" w:rsidP="001C2DE5">
            <w:r w:rsidRPr="005622E5">
              <w:t>Doctor-led motivation</w:t>
            </w:r>
          </w:p>
        </w:tc>
      </w:tr>
      <w:bookmarkEnd w:id="8"/>
    </w:tbl>
    <w:p w14:paraId="22AA7653" w14:textId="008A24A0" w:rsidR="003A19C5" w:rsidRDefault="003A19C5" w:rsidP="00B57C5D">
      <w:pPr>
        <w:spacing w:after="0" w:line="240" w:lineRule="auto"/>
      </w:pPr>
    </w:p>
    <w:p w14:paraId="4EABB2C4" w14:textId="56344D23" w:rsidR="003A19C5" w:rsidRDefault="00C31802" w:rsidP="00643A02">
      <w:pPr>
        <w:pStyle w:val="Heading2"/>
      </w:pPr>
      <w:bookmarkStart w:id="10" w:name="_Hlk122007095"/>
      <w:r>
        <w:t xml:space="preserve">AMR </w:t>
      </w:r>
      <w:r w:rsidR="006A5EF2">
        <w:t xml:space="preserve">Lack of Familiarity </w:t>
      </w:r>
    </w:p>
    <w:bookmarkEnd w:id="10"/>
    <w:p w14:paraId="3CEC888E" w14:textId="5E239DEB" w:rsidR="003D2EBE" w:rsidRDefault="003753AB" w:rsidP="00094231">
      <w:r>
        <w:t xml:space="preserve">Participants described varying levels of AMR </w:t>
      </w:r>
      <w:r w:rsidR="00AA2E56">
        <w:t xml:space="preserve">understanding and awareness with </w:t>
      </w:r>
      <w:r w:rsidR="00C30249">
        <w:t>most</w:t>
      </w:r>
      <w:r w:rsidR="00AA2E56">
        <w:t xml:space="preserve"> participants not aware of the term</w:t>
      </w:r>
      <w:r w:rsidR="00CF730D">
        <w:t xml:space="preserve"> ‘</w:t>
      </w:r>
      <w:r w:rsidR="00AF07E7">
        <w:t>a</w:t>
      </w:r>
      <w:r w:rsidR="00CF730D">
        <w:t>ntimicrobial resistance’</w:t>
      </w:r>
      <w:r w:rsidR="00AA2E56">
        <w:t xml:space="preserve"> and </w:t>
      </w:r>
      <w:r w:rsidR="00C30249">
        <w:t>some</w:t>
      </w:r>
      <w:r w:rsidR="00AA2E56">
        <w:t xml:space="preserve"> participants unsure of what antibiotics were. </w:t>
      </w:r>
      <w:r w:rsidR="00186AB9">
        <w:t xml:space="preserve">This is relevant as an awareness of AMR is pinnacle to an understanding of diet-related AMR management. </w:t>
      </w:r>
    </w:p>
    <w:p w14:paraId="0BE04BAF" w14:textId="176E308B" w:rsidR="0020774F" w:rsidRPr="00944188" w:rsidRDefault="003D2EBE" w:rsidP="00487FEC">
      <w:pPr>
        <w:pStyle w:val="Quote"/>
      </w:pPr>
      <w:r w:rsidRPr="002F5EC8">
        <w:t>Yeah, it</w:t>
      </w:r>
      <w:r>
        <w:t xml:space="preserve"> [AMR] </w:t>
      </w:r>
      <w:r w:rsidRPr="002F5EC8">
        <w:t>is because it's something I don't really know anything about.</w:t>
      </w:r>
      <w:r w:rsidR="00D074F5">
        <w:t>..</w:t>
      </w:r>
      <w:r w:rsidRPr="002F5EC8">
        <w:t>.</w:t>
      </w:r>
      <w:r w:rsidR="00D074F5" w:rsidRPr="00D074F5">
        <w:t xml:space="preserve"> Particularly unlike things like climate change for they're in your face all the time</w:t>
      </w:r>
      <w:r w:rsidR="00C30249">
        <w:t xml:space="preserve"> (</w:t>
      </w:r>
      <w:r w:rsidR="0020774F" w:rsidRPr="00944188">
        <w:t>Participant 12</w:t>
      </w:r>
      <w:r w:rsidR="00C30249">
        <w:t>)</w:t>
      </w:r>
    </w:p>
    <w:p w14:paraId="5092442E" w14:textId="4908DD54" w:rsidR="00AA2E56" w:rsidRDefault="00874511" w:rsidP="00094231">
      <w:bookmarkStart w:id="11" w:name="_Hlk166757467"/>
      <w:r>
        <w:t xml:space="preserve">In all cases, participants described not having an awareness of a link between diet and AMR, instead often attributing the cause </w:t>
      </w:r>
      <w:r w:rsidR="003753AB">
        <w:t>of</w:t>
      </w:r>
      <w:r>
        <w:t xml:space="preserve"> AMR to perceptions of </w:t>
      </w:r>
      <w:r w:rsidR="00AA2E56">
        <w:t xml:space="preserve">practitioner overprescribing and patient overconsumption of antibiotics. </w:t>
      </w:r>
      <w:bookmarkEnd w:id="11"/>
      <w:r>
        <w:t xml:space="preserve">Likewise, </w:t>
      </w:r>
      <w:r w:rsidR="00097B1D">
        <w:t xml:space="preserve">most </w:t>
      </w:r>
      <w:r w:rsidR="00186AB9">
        <w:t>of the participants</w:t>
      </w:r>
      <w:r>
        <w:t xml:space="preserve"> described</w:t>
      </w:r>
      <w:r w:rsidR="00186AB9">
        <w:t xml:space="preserve"> t</w:t>
      </w:r>
      <w:r w:rsidR="00AF07E7">
        <w:t>he t</w:t>
      </w:r>
      <w:r w:rsidR="00186AB9">
        <w:t xml:space="preserve">ype or abundance of antibiotics </w:t>
      </w:r>
      <w:r w:rsidR="00EC30B9">
        <w:t>having changed across their lifetime</w:t>
      </w:r>
      <w:r w:rsidR="00186AB9">
        <w:t xml:space="preserve">, and </w:t>
      </w:r>
      <w:r w:rsidR="00EC30B9">
        <w:t xml:space="preserve">suggested that </w:t>
      </w:r>
      <w:r w:rsidR="00186AB9">
        <w:t xml:space="preserve">AMR </w:t>
      </w:r>
      <w:r w:rsidR="00EC30B9">
        <w:t xml:space="preserve">did </w:t>
      </w:r>
      <w:r w:rsidR="00186AB9">
        <w:t xml:space="preserve">not exist when they were younger. </w:t>
      </w:r>
      <w:r w:rsidR="00AA2E56">
        <w:t>Further common assumptions were that resistance was associated with the functioning of the body rather than the microbe</w:t>
      </w:r>
      <w:r w:rsidR="00782143">
        <w:t>, that ‘</w:t>
      </w:r>
      <w:r w:rsidR="00782143" w:rsidRPr="00782143">
        <w:rPr>
          <w:i/>
          <w:iCs/>
        </w:rPr>
        <w:t xml:space="preserve">when you are getting to different stages of life, you need different types of antibiotics’ </w:t>
      </w:r>
      <w:r w:rsidR="00782143">
        <w:t>(Participant 14)</w:t>
      </w:r>
      <w:r w:rsidR="00AA2E56">
        <w:t xml:space="preserve"> and an overarching belief that AMR did and would not affect them as they individually did not take a lot of antibiotics. </w:t>
      </w:r>
      <w:r w:rsidR="00687B22">
        <w:t>Comparatively, in a few cases, concern was present among the higher educated individuals and, understandably, those from science backgrounds</w:t>
      </w:r>
      <w:r w:rsidR="00E3660D">
        <w:t>,</w:t>
      </w:r>
      <w:r w:rsidR="00687B22">
        <w:t xml:space="preserve"> with Participant 1, a PhD educated individual, describing the situation as ‘</w:t>
      </w:r>
      <w:r w:rsidR="00687B22" w:rsidRPr="00487FEC">
        <w:rPr>
          <w:i/>
          <w:iCs/>
        </w:rPr>
        <w:t>quite scary’</w:t>
      </w:r>
      <w:r w:rsidR="00687B22">
        <w:t>.</w:t>
      </w:r>
    </w:p>
    <w:p w14:paraId="2BE97CCC" w14:textId="766FDA12" w:rsidR="003A19C5" w:rsidRDefault="003A19C5" w:rsidP="00643A02">
      <w:pPr>
        <w:pStyle w:val="Heading2"/>
      </w:pPr>
      <w:bookmarkStart w:id="12" w:name="_Hlk122007113"/>
      <w:r>
        <w:t>Low Motivation to Change Diet to Reduce AMR</w:t>
      </w:r>
    </w:p>
    <w:p w14:paraId="3C0DE5F1" w14:textId="29045299" w:rsidR="00FB7D8F" w:rsidRPr="00FB7D8F" w:rsidRDefault="00FB7D8F" w:rsidP="00487FEC">
      <w:r>
        <w:t xml:space="preserve">Across the cohort, participants described a low motivation to change their diet to reduce AMR. The individual reasons for this varied but </w:t>
      </w:r>
      <w:r w:rsidR="00884479">
        <w:t xml:space="preserve">centred around an emotional indifference towards the issue, a reluctance to prioritise dietary change in a perceived disruption of a ‘status quo’ and a low motivation to invest long-term. </w:t>
      </w:r>
    </w:p>
    <w:p w14:paraId="0C772162" w14:textId="77777777" w:rsidR="00672C2F" w:rsidRPr="00944188" w:rsidRDefault="00672C2F" w:rsidP="00672C2F">
      <w:pPr>
        <w:pStyle w:val="Heading3"/>
        <w:rPr>
          <w:color w:val="2F5496" w:themeColor="accent1" w:themeShade="BF"/>
        </w:rPr>
      </w:pPr>
      <w:r>
        <w:t>Emotional Indifference Towards AMR</w:t>
      </w:r>
    </w:p>
    <w:p w14:paraId="51485D61" w14:textId="4585E058" w:rsidR="00672C2F" w:rsidRDefault="00672C2F" w:rsidP="00672C2F">
      <w:r>
        <w:t xml:space="preserve">Overall, across the group, the emotional concern for and perceived risk of AMR </w:t>
      </w:r>
      <w:r w:rsidR="00700878">
        <w:t xml:space="preserve">was absent </w:t>
      </w:r>
      <w:r>
        <w:t>and this was largely connected with poor knowledge surrounding AMR and diet-related AMR management. In all transcripts, this emotional indifference led to reduced motivation to act.</w:t>
      </w:r>
    </w:p>
    <w:p w14:paraId="74B04685" w14:textId="0DED8A26" w:rsidR="00E3660D" w:rsidRDefault="00672C2F" w:rsidP="00487FEC">
      <w:pPr>
        <w:pStyle w:val="Quote"/>
        <w:rPr>
          <w:rStyle w:val="QuoteChar"/>
        </w:rPr>
      </w:pPr>
      <w:r>
        <w:lastRenderedPageBreak/>
        <w:t xml:space="preserve">It’s not something I give that much thought to. Uh, I know that doctors have been accused </w:t>
      </w:r>
      <w:r w:rsidRPr="00672C2F">
        <w:t xml:space="preserve">of </w:t>
      </w:r>
      <w:r w:rsidRPr="00894127">
        <w:t>prescribing too many. That's about the only thing I know about antibiotics… It hasn't had any effect on my life or my behaviour or my anxieties or anything.</w:t>
      </w:r>
      <w:r w:rsidRPr="003A2F45">
        <w:rPr>
          <w:rStyle w:val="QuoteChar"/>
        </w:rPr>
        <w:t xml:space="preserve"> </w:t>
      </w:r>
    </w:p>
    <w:p w14:paraId="279BDC84" w14:textId="61F0F9E9" w:rsidR="00672C2F" w:rsidRPr="00944188" w:rsidRDefault="007E5811" w:rsidP="00487FEC">
      <w:pPr>
        <w:pStyle w:val="Quote"/>
      </w:pPr>
      <w:r>
        <w:rPr>
          <w:rStyle w:val="QuoteChar"/>
        </w:rPr>
        <w:t>(</w:t>
      </w:r>
      <w:r w:rsidR="00672C2F" w:rsidRPr="00944188">
        <w:t>Participant 8</w:t>
      </w:r>
      <w:r>
        <w:t>)</w:t>
      </w:r>
    </w:p>
    <w:p w14:paraId="18F481BF" w14:textId="77777777" w:rsidR="00672C2F" w:rsidRPr="006C6E71" w:rsidRDefault="00672C2F" w:rsidP="00672C2F">
      <w:r>
        <w:t>Rather than a subject that participants had been exposed to, considered and consciously decided to approach with low concern, AMR attitudes were often associated with a longstanding emotional indifference.</w:t>
      </w:r>
    </w:p>
    <w:p w14:paraId="2D319369" w14:textId="77777777" w:rsidR="00E3660D" w:rsidRDefault="00672C2F" w:rsidP="00487FEC">
      <w:pPr>
        <w:pStyle w:val="Quote"/>
      </w:pPr>
      <w:r>
        <w:t xml:space="preserve">It’s not something I’m worried about. </w:t>
      </w:r>
      <w:r w:rsidRPr="002F5EC8">
        <w:t xml:space="preserve">You know, it's sort of not </w:t>
      </w:r>
      <w:r>
        <w:t>at</w:t>
      </w:r>
      <w:r w:rsidRPr="002F5EC8">
        <w:t xml:space="preserve"> the forefront of my worries</w:t>
      </w:r>
      <w:r>
        <w:t>.</w:t>
      </w:r>
      <w:r w:rsidR="007E5811">
        <w:t xml:space="preserve"> </w:t>
      </w:r>
    </w:p>
    <w:p w14:paraId="756DA4A3" w14:textId="57CEA234" w:rsidR="00672C2F" w:rsidRPr="008411A1" w:rsidRDefault="007E5811" w:rsidP="00487FEC">
      <w:pPr>
        <w:pStyle w:val="Quote"/>
      </w:pPr>
      <w:r>
        <w:t>(</w:t>
      </w:r>
      <w:r w:rsidR="00672C2F" w:rsidRPr="008411A1">
        <w:t>Participant 12</w:t>
      </w:r>
      <w:r>
        <w:t>)</w:t>
      </w:r>
    </w:p>
    <w:p w14:paraId="0A51E9E5" w14:textId="5C1EA909" w:rsidR="00672C2F" w:rsidRPr="00136E1B" w:rsidRDefault="00672C2F" w:rsidP="00672C2F">
      <w:r>
        <w:t>Participants would report an emotional indifference towards the subject in tandem with self-perceived beliefs that AMR was something that ‘</w:t>
      </w:r>
      <w:r w:rsidRPr="00B22A82">
        <w:rPr>
          <w:i/>
          <w:iCs/>
        </w:rPr>
        <w:t>doesn’t really affect me’</w:t>
      </w:r>
      <w:r>
        <w:t xml:space="preserve"> (Participant 3). A</w:t>
      </w:r>
      <w:r w:rsidR="00700878">
        <w:t>s pinpointed, a</w:t>
      </w:r>
      <w:r>
        <w:t xml:space="preserve"> personal lack of concern for AMR was described with the erroneous belief that drug resistance was to do with the person themselves being resistant and not the microbe. This was posed as a concept that, as a self-perceived healthy individual, they need not be concerned about, resulting in a distancing from AMR as something that is not worth emotional or behavioural investment. </w:t>
      </w:r>
    </w:p>
    <w:p w14:paraId="525F13E1" w14:textId="3266C95D" w:rsidR="001C3645" w:rsidRPr="001C3645" w:rsidRDefault="00A46073" w:rsidP="00894127">
      <w:pPr>
        <w:pStyle w:val="Heading3"/>
      </w:pPr>
      <w:r>
        <w:t>Reluctance to Prioritise Dietary Change</w:t>
      </w:r>
    </w:p>
    <w:bookmarkEnd w:id="12"/>
    <w:p w14:paraId="17E85A1B" w14:textId="77777777" w:rsidR="00E43333" w:rsidRDefault="00637C9C" w:rsidP="00F91779">
      <w:r>
        <w:t xml:space="preserve">When participants were probed for attitudes towards hypothetically changing diet to support AMR efforts, </w:t>
      </w:r>
      <w:r w:rsidR="00EC0118">
        <w:t xml:space="preserve">a predominant </w:t>
      </w:r>
      <w:r>
        <w:t xml:space="preserve">barrier to dietary behavioural change was </w:t>
      </w:r>
      <w:r w:rsidR="008E401A">
        <w:t>a distinct reluctance to do so, shrouded in scepticism towards AMR-related dietary advice.</w:t>
      </w:r>
      <w:r w:rsidR="00F61CB1">
        <w:t xml:space="preserve"> Only four participants replied that they would be open to changing their diet for this purpose</w:t>
      </w:r>
      <w:r w:rsidR="00E43333">
        <w:t>.</w:t>
      </w:r>
    </w:p>
    <w:p w14:paraId="7DC1EE60" w14:textId="53A81DBE" w:rsidR="00E43333" w:rsidRDefault="00E43333" w:rsidP="00487FEC">
      <w:pPr>
        <w:pStyle w:val="Quote"/>
      </w:pPr>
      <w:r>
        <w:t>I’d take the advice. I’d try it. I’d give it a go. If I really</w:t>
      </w:r>
      <w:r w:rsidR="0072045C">
        <w:t>,</w:t>
      </w:r>
      <w:r>
        <w:t xml:space="preserve"> really had to</w:t>
      </w:r>
      <w:r w:rsidR="00472401">
        <w:t>, for my health, to keep going.</w:t>
      </w:r>
    </w:p>
    <w:p w14:paraId="17A9856C" w14:textId="46477250" w:rsidR="00E43333" w:rsidRDefault="00472401" w:rsidP="00472401">
      <w:pPr>
        <w:pStyle w:val="Quote"/>
      </w:pPr>
      <w:r>
        <w:t>(Participant 11)</w:t>
      </w:r>
    </w:p>
    <w:p w14:paraId="0846834A" w14:textId="5D91544D" w:rsidR="00AD35B8" w:rsidRDefault="00472401" w:rsidP="00F91779">
      <w:r>
        <w:t xml:space="preserve">Thus, even in the case of Participant 11, who was open to changing their diet, </w:t>
      </w:r>
      <w:r w:rsidR="007B00D8">
        <w:t>their</w:t>
      </w:r>
      <w:r>
        <w:t xml:space="preserve"> decision was shrouded in reluctance and as a </w:t>
      </w:r>
      <w:r w:rsidR="00E3660D">
        <w:t>means</w:t>
      </w:r>
      <w:r>
        <w:t xml:space="preserve"> of</w:t>
      </w:r>
      <w:r w:rsidR="00E3660D">
        <w:t xml:space="preserve"> strictly</w:t>
      </w:r>
      <w:r>
        <w:t xml:space="preserve"> necessary health management. Comparatively, </w:t>
      </w:r>
      <w:r w:rsidR="00E3660D">
        <w:t>t</w:t>
      </w:r>
      <w:r w:rsidR="001C0285">
        <w:t>he group</w:t>
      </w:r>
      <w:r w:rsidR="00F61CB1">
        <w:t xml:space="preserve"> reported </w:t>
      </w:r>
      <w:r w:rsidR="00AD35B8">
        <w:t xml:space="preserve">that their general motivations for changing diet stemmed around </w:t>
      </w:r>
      <w:r w:rsidR="00D238CF">
        <w:t>weight-loss</w:t>
      </w:r>
      <w:r w:rsidR="00A876F5">
        <w:t xml:space="preserve">, </w:t>
      </w:r>
      <w:r w:rsidR="00D238CF">
        <w:t>disease-management</w:t>
      </w:r>
      <w:r w:rsidR="00A876F5">
        <w:t xml:space="preserve"> and not wanting ‘</w:t>
      </w:r>
      <w:r w:rsidR="00A876F5" w:rsidRPr="00A876F5">
        <w:rPr>
          <w:i/>
          <w:iCs/>
        </w:rPr>
        <w:t>to end up in hospital or end up having more tablets’</w:t>
      </w:r>
      <w:r w:rsidR="00A876F5">
        <w:t xml:space="preserve"> (Participant 13)</w:t>
      </w:r>
      <w:r w:rsidR="00AD35B8">
        <w:t xml:space="preserve">. </w:t>
      </w:r>
    </w:p>
    <w:p w14:paraId="035F7FA1" w14:textId="77777777" w:rsidR="00E3660D" w:rsidRDefault="00AD35B8" w:rsidP="00487FEC">
      <w:pPr>
        <w:pStyle w:val="Quote"/>
      </w:pPr>
      <w:r w:rsidRPr="000C680F">
        <w:t xml:space="preserve">And </w:t>
      </w:r>
      <w:proofErr w:type="gramStart"/>
      <w:r w:rsidRPr="000C680F">
        <w:t>so</w:t>
      </w:r>
      <w:proofErr w:type="gramEnd"/>
      <w:r w:rsidRPr="000C680F">
        <w:t xml:space="preserve"> I don</w:t>
      </w:r>
      <w:r w:rsidR="001C3645">
        <w:t>’</w:t>
      </w:r>
      <w:r w:rsidRPr="000C680F">
        <w:t>t want. I don</w:t>
      </w:r>
      <w:r w:rsidR="001C3645">
        <w:t>’</w:t>
      </w:r>
      <w:r w:rsidRPr="000C680F">
        <w:t xml:space="preserve">t want to be worrying anymore about </w:t>
      </w:r>
      <w:proofErr w:type="gramStart"/>
      <w:r w:rsidRPr="000C680F">
        <w:t>it</w:t>
      </w:r>
      <w:proofErr w:type="gramEnd"/>
      <w:r>
        <w:t xml:space="preserve"> [Diet] more</w:t>
      </w:r>
      <w:r w:rsidRPr="000C680F">
        <w:t xml:space="preserve"> than I have to.</w:t>
      </w:r>
      <w:r w:rsidR="006559FE">
        <w:t xml:space="preserve"> </w:t>
      </w:r>
    </w:p>
    <w:p w14:paraId="5B1D97DA" w14:textId="2B5BFF57" w:rsidR="0020774F" w:rsidRPr="00AD35B8" w:rsidRDefault="006559FE" w:rsidP="00487FEC">
      <w:pPr>
        <w:pStyle w:val="Quote"/>
      </w:pPr>
      <w:r>
        <w:t>(</w:t>
      </w:r>
      <w:r w:rsidR="0020774F" w:rsidRPr="00AD35B8">
        <w:t>Participant 8</w:t>
      </w:r>
      <w:r>
        <w:t>)</w:t>
      </w:r>
    </w:p>
    <w:p w14:paraId="7E5D656E" w14:textId="15A1B6C9" w:rsidR="00A46073" w:rsidRDefault="00A46073" w:rsidP="00894127">
      <w:pPr>
        <w:pStyle w:val="Heading3"/>
      </w:pPr>
      <w:r>
        <w:t xml:space="preserve">Reluctance to Engage Long-Term </w:t>
      </w:r>
    </w:p>
    <w:p w14:paraId="753056CC" w14:textId="79880D0A" w:rsidR="00F91779" w:rsidRDefault="00F61CB1" w:rsidP="00F91779">
      <w:r>
        <w:t xml:space="preserve">Participants did report being open to changing diet in the short-term (for the duration of an antibiotics course) </w:t>
      </w:r>
      <w:r w:rsidR="00637C9C">
        <w:t>if they felt it would improve the efficacy of the medication</w:t>
      </w:r>
      <w:r w:rsidR="00AD35B8">
        <w:t>, with abstaining from alcohol while taking antibiotics a common example.</w:t>
      </w:r>
      <w:r w:rsidR="00540974">
        <w:t xml:space="preserve"> This behaviour stemmed from a reluctance to unnecessarily ‘</w:t>
      </w:r>
      <w:r w:rsidR="00540974" w:rsidRPr="00894127">
        <w:rPr>
          <w:i/>
          <w:iCs/>
        </w:rPr>
        <w:t>suffer’</w:t>
      </w:r>
      <w:r w:rsidR="00540974">
        <w:t xml:space="preserve"> (Participant 9) and being unsure why they would need to </w:t>
      </w:r>
      <w:r w:rsidR="00F735CB">
        <w:t>change their diet if</w:t>
      </w:r>
      <w:r w:rsidR="00540974">
        <w:t xml:space="preserve"> they were not ill with an infection.  </w:t>
      </w:r>
    </w:p>
    <w:p w14:paraId="217CB3AA" w14:textId="1150E614" w:rsidR="00E3660D" w:rsidRDefault="00A30490" w:rsidP="00487FEC">
      <w:pPr>
        <w:pStyle w:val="Quote"/>
      </w:pPr>
      <w:r w:rsidRPr="00A30490">
        <w:lastRenderedPageBreak/>
        <w:t>Well, if it</w:t>
      </w:r>
      <w:r>
        <w:t xml:space="preserve"> [changing diet]</w:t>
      </w:r>
      <w:r w:rsidRPr="00A30490">
        <w:t xml:space="preserve"> would have </w:t>
      </w:r>
      <w:r w:rsidR="001C0285" w:rsidRPr="00A30490">
        <w:t>effect</w:t>
      </w:r>
      <w:r w:rsidRPr="00A30490">
        <w:t xml:space="preserve"> on the </w:t>
      </w:r>
      <w:proofErr w:type="spellStart"/>
      <w:r w:rsidRPr="00A30490">
        <w:t>the</w:t>
      </w:r>
      <w:proofErr w:type="spellEnd"/>
      <w:r w:rsidRPr="00A30490">
        <w:t xml:space="preserve"> efficiency, if you like, if I had to take an antibiotic. Then of course I would do it, but only for the duration of the course. If you see what I mean</w:t>
      </w:r>
      <w:r>
        <w:t>... T</w:t>
      </w:r>
      <w:r w:rsidRPr="00A30490">
        <w:t>he antibiotics cure the infection, once the infections cured, what's the point in carrying on treating it?</w:t>
      </w:r>
      <w:r w:rsidR="006559FE">
        <w:t xml:space="preserve"> </w:t>
      </w:r>
    </w:p>
    <w:p w14:paraId="1FF94A93" w14:textId="5CD9902B" w:rsidR="0020774F" w:rsidRPr="00AD35B8" w:rsidRDefault="006559FE" w:rsidP="00487FEC">
      <w:pPr>
        <w:pStyle w:val="Quote"/>
      </w:pPr>
      <w:r>
        <w:t>(</w:t>
      </w:r>
      <w:r w:rsidR="0020774F" w:rsidRPr="00AD35B8">
        <w:t>Participant 10</w:t>
      </w:r>
      <w:r>
        <w:t>)</w:t>
      </w:r>
    </w:p>
    <w:p w14:paraId="07944037" w14:textId="67BE37B8" w:rsidR="00001D0E" w:rsidRDefault="005F7652" w:rsidP="00204062">
      <w:bookmarkStart w:id="13" w:name="_Hlk166758053"/>
      <w:r>
        <w:t>P</w:t>
      </w:r>
      <w:r w:rsidR="00204062">
        <w:t xml:space="preserve">articipants </w:t>
      </w:r>
      <w:r>
        <w:t xml:space="preserve">were </w:t>
      </w:r>
      <w:r w:rsidR="00204062">
        <w:t>willing to change their diet for the duration of an antimicrobial drug course,</w:t>
      </w:r>
      <w:r>
        <w:t xml:space="preserve"> </w:t>
      </w:r>
      <w:r w:rsidR="00204062">
        <w:t xml:space="preserve">but not in </w:t>
      </w:r>
      <w:r w:rsidR="00EC30B9">
        <w:t>a</w:t>
      </w:r>
      <w:r w:rsidR="00204062">
        <w:t xml:space="preserve"> long-term</w:t>
      </w:r>
      <w:r w:rsidR="00EC30B9">
        <w:t xml:space="preserve"> preventative approach to AMR</w:t>
      </w:r>
      <w:r w:rsidR="00204062">
        <w:t xml:space="preserve">. </w:t>
      </w:r>
      <w:r w:rsidR="00D43D37">
        <w:t>Equally, the perceived scale of the dietary sacrifice was commonly raised as a consideration.</w:t>
      </w:r>
    </w:p>
    <w:bookmarkEnd w:id="13"/>
    <w:p w14:paraId="0D525536" w14:textId="77777777" w:rsidR="00E3660D" w:rsidRDefault="00D43D37" w:rsidP="00487FEC">
      <w:pPr>
        <w:pStyle w:val="Quote"/>
      </w:pPr>
      <w:r w:rsidRPr="00A30490">
        <w:t>You know, if they tell me to cut down on one particular food, then that's easy. If you tell me to cut out meat, that would be impossible.</w:t>
      </w:r>
      <w:r w:rsidR="006559FE">
        <w:t xml:space="preserve"> </w:t>
      </w:r>
    </w:p>
    <w:p w14:paraId="7A775767" w14:textId="480545C4" w:rsidR="0020774F" w:rsidRDefault="006559FE" w:rsidP="00487FEC">
      <w:pPr>
        <w:pStyle w:val="Quote"/>
      </w:pPr>
      <w:r>
        <w:t>(</w:t>
      </w:r>
      <w:r w:rsidR="0020774F" w:rsidRPr="00D43D37">
        <w:t>Participant 15</w:t>
      </w:r>
      <w:r>
        <w:t>)</w:t>
      </w:r>
    </w:p>
    <w:p w14:paraId="255350FA" w14:textId="0052473C" w:rsidR="00F735CB" w:rsidRDefault="00F735CB" w:rsidP="0020774F">
      <w:pPr>
        <w:pStyle w:val="NoSpacing"/>
        <w:rPr>
          <w:b/>
          <w:bCs/>
          <w:i/>
          <w:iCs/>
        </w:rPr>
      </w:pPr>
    </w:p>
    <w:p w14:paraId="1418CDE5" w14:textId="295E2F2D" w:rsidR="00001D0E" w:rsidRDefault="00F735CB" w:rsidP="003A19C5">
      <w:r>
        <w:t xml:space="preserve">Thus, the </w:t>
      </w:r>
      <w:r w:rsidR="003A0134">
        <w:t>change</w:t>
      </w:r>
      <w:r>
        <w:t xml:space="preserve"> needs to be perceived as achievable, acceptable and realistic if the population are to attempt behavioural change in AMR. </w:t>
      </w:r>
    </w:p>
    <w:p w14:paraId="4421FD9B" w14:textId="183D1F7E" w:rsidR="00682059" w:rsidRDefault="00204062" w:rsidP="00894127">
      <w:pPr>
        <w:pStyle w:val="Heading2"/>
      </w:pPr>
      <w:bookmarkStart w:id="14" w:name="_Hlk122007120"/>
      <w:r w:rsidRPr="0011219F">
        <w:rPr>
          <w:rStyle w:val="Heading2Char"/>
        </w:rPr>
        <w:t>Life Enjoyment</w:t>
      </w:r>
      <w:r>
        <w:t xml:space="preserve"> </w:t>
      </w:r>
    </w:p>
    <w:bookmarkEnd w:id="14"/>
    <w:p w14:paraId="02D14E21" w14:textId="0B7D77B6" w:rsidR="006A5EF2" w:rsidRDefault="006A5EF2" w:rsidP="005E42A6">
      <w:r>
        <w:t xml:space="preserve">Life enjoyment and a perception that changing diet </w:t>
      </w:r>
      <w:r w:rsidR="00C74EB8">
        <w:t>for AMR purposes meant sacrificing a daily joy fed a distinct</w:t>
      </w:r>
      <w:r>
        <w:t xml:space="preserve"> reluctance to </w:t>
      </w:r>
      <w:r w:rsidR="00C74EB8">
        <w:t>be open to diet management strategies.</w:t>
      </w:r>
      <w:r w:rsidR="005C4A58">
        <w:t xml:space="preserve"> This reluctance stemmed from a perception that life is finite and should therefore be enjoyed. Such views appeared alongside perceptions that the sacrifice to life enjoyment does not seem justified for a seemingly small risk given they have perceived themselves to be healthy so far. </w:t>
      </w:r>
    </w:p>
    <w:p w14:paraId="3F76E5CA" w14:textId="1569FD50" w:rsidR="001C2DE5" w:rsidRDefault="001C2DE5" w:rsidP="00894127">
      <w:pPr>
        <w:pStyle w:val="Heading3"/>
      </w:pPr>
      <w:r>
        <w:t>Life is Short</w:t>
      </w:r>
      <w:r w:rsidR="00CE21B6">
        <w:t>: A Reluctance to Compromise</w:t>
      </w:r>
    </w:p>
    <w:p w14:paraId="771D9921" w14:textId="00E230A1" w:rsidR="00204062" w:rsidRDefault="001C0285" w:rsidP="00682059">
      <w:r>
        <w:t>Participants</w:t>
      </w:r>
      <w:r w:rsidR="00B44137">
        <w:t xml:space="preserve"> portrayed changing diet as a highly tangible </w:t>
      </w:r>
      <w:r w:rsidR="00204062">
        <w:t xml:space="preserve">sacrifice that was not easily justified against a seemingly far-away and uncertain possibility of </w:t>
      </w:r>
      <w:r w:rsidR="00F91779">
        <w:t>antimicrobials ceasing to be effective.</w:t>
      </w:r>
      <w:r w:rsidR="00B44137">
        <w:t xml:space="preserve"> This demonstrates how </w:t>
      </w:r>
      <w:r>
        <w:t xml:space="preserve">health decision-making and </w:t>
      </w:r>
      <w:r w:rsidR="00B44137">
        <w:t>a reluctance</w:t>
      </w:r>
      <w:r>
        <w:t xml:space="preserve"> to change is informed</w:t>
      </w:r>
      <w:r w:rsidR="00B44137">
        <w:t xml:space="preserve"> </w:t>
      </w:r>
      <w:r>
        <w:t>by</w:t>
      </w:r>
      <w:r w:rsidR="00B44137">
        <w:t xml:space="preserve"> weighing </w:t>
      </w:r>
      <w:r>
        <w:t>the</w:t>
      </w:r>
      <w:r w:rsidR="00B44137">
        <w:t xml:space="preserve"> health risk, investment and benefit.</w:t>
      </w:r>
      <w:r w:rsidR="00540974">
        <w:t xml:space="preserve"> This i</w:t>
      </w:r>
      <w:r w:rsidR="00F735CB">
        <w:t>n</w:t>
      </w:r>
      <w:r w:rsidR="00540974">
        <w:t xml:space="preserve"> part arose from a perception that life is finite and </w:t>
      </w:r>
      <w:r w:rsidR="00F735CB">
        <w:t xml:space="preserve">therefore </w:t>
      </w:r>
      <w:r w:rsidR="00540974">
        <w:t>should be enjoye</w:t>
      </w:r>
      <w:r w:rsidR="00F735CB">
        <w:t>d</w:t>
      </w:r>
      <w:r w:rsidR="00540974">
        <w:t xml:space="preserve">. </w:t>
      </w:r>
    </w:p>
    <w:p w14:paraId="15A983BE" w14:textId="1D448A38" w:rsidR="00540974" w:rsidRPr="00682059" w:rsidRDefault="00540974" w:rsidP="00487FEC">
      <w:pPr>
        <w:pStyle w:val="Quote"/>
      </w:pPr>
      <w:r w:rsidRPr="00682059">
        <w:t xml:space="preserve">I think there’s too much noise on </w:t>
      </w:r>
      <w:r>
        <w:t>‘</w:t>
      </w:r>
      <w:r w:rsidRPr="00682059">
        <w:t>eat this</w:t>
      </w:r>
      <w:r>
        <w:t>’</w:t>
      </w:r>
      <w:r w:rsidRPr="00682059">
        <w:t xml:space="preserve"> and </w:t>
      </w:r>
      <w:r>
        <w:t>‘</w:t>
      </w:r>
      <w:r w:rsidRPr="00682059">
        <w:t>eat that</w:t>
      </w:r>
      <w:r>
        <w:t>’</w:t>
      </w:r>
      <w:r w:rsidRPr="00682059">
        <w:t>. Have what you like, life is too short.</w:t>
      </w:r>
      <w:r w:rsidR="003A0134">
        <w:t xml:space="preserve"> (</w:t>
      </w:r>
      <w:r w:rsidRPr="00682059">
        <w:t>Participant 11</w:t>
      </w:r>
      <w:r w:rsidR="003A0134">
        <w:t>)</w:t>
      </w:r>
    </w:p>
    <w:p w14:paraId="1C2E7A9C" w14:textId="69775B03" w:rsidR="00540974" w:rsidRPr="00F91779" w:rsidRDefault="00540974" w:rsidP="00487FEC">
      <w:pPr>
        <w:pStyle w:val="Quote"/>
      </w:pPr>
      <w:r>
        <w:t>I mean I could [change diet to reduce AMR].</w:t>
      </w:r>
      <w:r w:rsidRPr="00F91779">
        <w:t xml:space="preserve"> </w:t>
      </w:r>
      <w:r>
        <w:t>Y</w:t>
      </w:r>
      <w:r w:rsidRPr="00F91779">
        <w:t>ou know, I don't deny that I probably drink more than I should</w:t>
      </w:r>
      <w:r>
        <w:t>,</w:t>
      </w:r>
      <w:r w:rsidRPr="00F91779">
        <w:t xml:space="preserve"> but I</w:t>
      </w:r>
      <w:r>
        <w:t>’ve</w:t>
      </w:r>
      <w:r w:rsidRPr="00F91779">
        <w:t xml:space="preserve"> got a life to live.</w:t>
      </w:r>
      <w:r w:rsidR="003A0134">
        <w:t xml:space="preserve"> (</w:t>
      </w:r>
      <w:r w:rsidRPr="00F91779">
        <w:t>Participant 10</w:t>
      </w:r>
      <w:r w:rsidR="003A0134">
        <w:t>)</w:t>
      </w:r>
    </w:p>
    <w:p w14:paraId="03E2EAC6" w14:textId="085E138F" w:rsidR="00540974" w:rsidRPr="00894127" w:rsidDel="0020774F" w:rsidRDefault="00540974" w:rsidP="00540974">
      <w:r>
        <w:t xml:space="preserve">This was further reinforced with perceptions that, in a seemingly finite lifespan, the sacrifices required to make a difference </w:t>
      </w:r>
      <w:r w:rsidR="00483039">
        <w:t>in</w:t>
      </w:r>
      <w:r w:rsidR="00F735CB">
        <w:t xml:space="preserve"> public issues </w:t>
      </w:r>
      <w:r>
        <w:t>were too great.</w:t>
      </w:r>
    </w:p>
    <w:p w14:paraId="01DBEA69" w14:textId="22EB65AC" w:rsidR="0020774F" w:rsidRPr="000C680F" w:rsidRDefault="000C680F" w:rsidP="00487FEC">
      <w:pPr>
        <w:pStyle w:val="Quote"/>
      </w:pPr>
      <w:r w:rsidRPr="000C680F">
        <w:t>I know for the sake of the climate, we should be eating less meat, but that doesn't stop me eating meat.</w:t>
      </w:r>
      <w:r w:rsidR="003A0134">
        <w:t xml:space="preserve"> (</w:t>
      </w:r>
      <w:r w:rsidR="0020774F" w:rsidRPr="000C680F">
        <w:t>Participant 8</w:t>
      </w:r>
      <w:r w:rsidR="003A0134">
        <w:t>)</w:t>
      </w:r>
    </w:p>
    <w:p w14:paraId="10B96200" w14:textId="1C211AA3" w:rsidR="007B00D8" w:rsidRPr="007B00D8" w:rsidRDefault="007B00D8" w:rsidP="007B00D8">
      <w:r w:rsidRPr="007B00D8">
        <w:t>In this study</w:t>
      </w:r>
      <w:r w:rsidR="00483039">
        <w:t>,</w:t>
      </w:r>
      <w:r w:rsidRPr="007B00D8">
        <w:t xml:space="preserve"> an older population was used and this status of old age appeared to be linked with a heightened focus on health and morbidity generally, while age-related diagnoses were reasons not to change diet for unrelated AMR purposes. All participants perceived and described themselves as, overall, healthy people with good diets and</w:t>
      </w:r>
      <w:r w:rsidR="00E833CF">
        <w:t xml:space="preserve"> a</w:t>
      </w:r>
      <w:r w:rsidRPr="007B00D8">
        <w:t xml:space="preserve"> limited need for antibiotics. Yet, in many cases, medical conditions such as arthritis, hypertension, menopause-related food intolerances, reduced mobility and not being ‘</w:t>
      </w:r>
      <w:r w:rsidRPr="007B00D8">
        <w:rPr>
          <w:i/>
          <w:iCs/>
        </w:rPr>
        <w:t>as fit and able as I was’</w:t>
      </w:r>
      <w:r w:rsidRPr="007B00D8">
        <w:t xml:space="preserve"> (Participant 11) were described as perceived barriers </w:t>
      </w:r>
      <w:r w:rsidRPr="007B00D8">
        <w:lastRenderedPageBreak/>
        <w:t>to engaging in diet-related AMR behavioural change. Equally, behavioural change, particularly when perceived as unnecessary, was described as a potential threat to a status quo of managed health conditions for limited future benefits.</w:t>
      </w:r>
    </w:p>
    <w:p w14:paraId="32F15DD0" w14:textId="77777777" w:rsidR="007B00D8" w:rsidRPr="007B00D8" w:rsidRDefault="007B00D8" w:rsidP="00E833CF">
      <w:pPr>
        <w:pStyle w:val="Quote"/>
      </w:pPr>
      <w:r w:rsidRPr="007B00D8">
        <w:t>I would work on what tended to suit my own body. I’m not going to put my own body under real problems for the sake of some punitive benefit in the future. (Participant 2)</w:t>
      </w:r>
    </w:p>
    <w:p w14:paraId="3F793F39" w14:textId="46E9242D" w:rsidR="007B00D8" w:rsidRDefault="007B00D8" w:rsidP="00487FEC">
      <w:r w:rsidRPr="007B00D8">
        <w:t xml:space="preserve">A reluctance to be open to changes that may influence existing health management may be unique to the older population who are more likely to have co-morbidities and potentially demonstrates the limitations when approaching behavioural change in this population. Nevertheless, the concept of future benefits versus the individual behavioural cost appears to be important to decision-making in AMR.  </w:t>
      </w:r>
    </w:p>
    <w:p w14:paraId="5FD20060" w14:textId="7E82B19B" w:rsidR="001C2DE5" w:rsidRDefault="007B00D8" w:rsidP="00894127">
      <w:pPr>
        <w:pStyle w:val="Heading3"/>
      </w:pPr>
      <w:r>
        <w:t>Optimism Bias</w:t>
      </w:r>
    </w:p>
    <w:p w14:paraId="4A5B7B16" w14:textId="3A31D2BD" w:rsidR="003A19C5" w:rsidRDefault="00F735CB" w:rsidP="0094027C">
      <w:r>
        <w:t xml:space="preserve">Participants’ responses </w:t>
      </w:r>
      <w:r w:rsidR="00F91779">
        <w:t>demonstrate</w:t>
      </w:r>
      <w:r>
        <w:t>d</w:t>
      </w:r>
      <w:r w:rsidR="00F91779">
        <w:t xml:space="preserve"> the </w:t>
      </w:r>
      <w:r w:rsidR="002227D9">
        <w:t>power of personal gratification from food as a</w:t>
      </w:r>
      <w:r w:rsidR="00B44137">
        <w:t xml:space="preserve"> health behaviour</w:t>
      </w:r>
      <w:r w:rsidR="002227D9">
        <w:t xml:space="preserve"> motivator. </w:t>
      </w:r>
      <w:r w:rsidR="00F91779">
        <w:t xml:space="preserve">This appeared to particularly be the </w:t>
      </w:r>
      <w:r w:rsidR="00B25CEC">
        <w:t>case given the exposure of diet as an integral part of daily life</w:t>
      </w:r>
      <w:r w:rsidR="00B44137">
        <w:t>; with this,</w:t>
      </w:r>
      <w:r w:rsidR="00B25CEC">
        <w:t xml:space="preserve"> dietary temptations </w:t>
      </w:r>
      <w:r w:rsidR="007965DB">
        <w:t xml:space="preserve">appeared to bring regular fulfilment and happiness to the older population. </w:t>
      </w:r>
      <w:r w:rsidR="00B25CEC">
        <w:t xml:space="preserve">Comparatively, exposure </w:t>
      </w:r>
      <w:r w:rsidR="007965DB">
        <w:t>to</w:t>
      </w:r>
      <w:r w:rsidR="00B25CEC">
        <w:t xml:space="preserve"> </w:t>
      </w:r>
      <w:r w:rsidR="007965DB">
        <w:t>a</w:t>
      </w:r>
      <w:r w:rsidR="00B25CEC">
        <w:t>ntibiotics and AMR w</w:t>
      </w:r>
      <w:r w:rsidR="001C0285">
        <w:t>ere</w:t>
      </w:r>
      <w:r w:rsidR="00B25CEC">
        <w:t xml:space="preserve"> </w:t>
      </w:r>
      <w:r w:rsidR="007965DB">
        <w:t xml:space="preserve">significantly more limited </w:t>
      </w:r>
      <w:r w:rsidR="00B25CEC">
        <w:t xml:space="preserve">with many participants </w:t>
      </w:r>
      <w:r w:rsidR="003F42CC">
        <w:t xml:space="preserve">reporting </w:t>
      </w:r>
      <w:r w:rsidR="00B25CEC">
        <w:t>not having taken antibiotics for many years</w:t>
      </w:r>
      <w:r w:rsidR="007965DB">
        <w:t xml:space="preserve">, rendering diet-related AMR approaches a </w:t>
      </w:r>
      <w:r w:rsidR="00661A39">
        <w:t>less persuasive</w:t>
      </w:r>
      <w:r w:rsidR="007965DB">
        <w:t xml:space="preserve"> argument</w:t>
      </w:r>
      <w:r w:rsidR="00B25CEC">
        <w:t xml:space="preserve">. </w:t>
      </w:r>
      <w:bookmarkStart w:id="15" w:name="_Hlk121914549"/>
      <w:r w:rsidR="00BB104E">
        <w:t xml:space="preserve">This appeared to be reinforced </w:t>
      </w:r>
      <w:r w:rsidR="00671316">
        <w:t xml:space="preserve">by </w:t>
      </w:r>
      <w:r w:rsidR="00EB0AF8">
        <w:t xml:space="preserve">unrealistic </w:t>
      </w:r>
      <w:r w:rsidR="00050AC0">
        <w:t>optimism as</w:t>
      </w:r>
      <w:r w:rsidR="00EB0AF8">
        <w:t xml:space="preserve"> a </w:t>
      </w:r>
      <w:r w:rsidR="001C0285">
        <w:t xml:space="preserve">resistant infection hadn’t yet occurred in their </w:t>
      </w:r>
      <w:r w:rsidR="00671316">
        <w:t>longevity</w:t>
      </w:r>
      <w:r w:rsidR="0094027C">
        <w:t xml:space="preserve"> </w:t>
      </w:r>
      <w:bookmarkEnd w:id="15"/>
      <w:r w:rsidR="00050AC0">
        <w:t xml:space="preserve">and </w:t>
      </w:r>
      <w:r w:rsidR="001C0285">
        <w:t xml:space="preserve">was perceived to therefore be </w:t>
      </w:r>
      <w:r w:rsidR="00050AC0">
        <w:t xml:space="preserve">unlikely to </w:t>
      </w:r>
      <w:r w:rsidR="001C0285">
        <w:t>happen</w:t>
      </w:r>
      <w:r w:rsidR="00050AC0">
        <w:t xml:space="preserve"> in the future</w:t>
      </w:r>
      <w:r w:rsidR="00671316">
        <w:t xml:space="preserve">, with </w:t>
      </w:r>
      <w:r w:rsidR="0094027C">
        <w:t>one participant</w:t>
      </w:r>
      <w:r w:rsidR="00671316">
        <w:t xml:space="preserve"> reporting: </w:t>
      </w:r>
    </w:p>
    <w:p w14:paraId="6EB9F334" w14:textId="77777777" w:rsidR="00E833CF" w:rsidRDefault="00671316" w:rsidP="00487FEC">
      <w:pPr>
        <w:pStyle w:val="Quote"/>
      </w:pPr>
      <w:r w:rsidRPr="00671316">
        <w:t xml:space="preserve">Well, something must be working for </w:t>
      </w:r>
      <w:r w:rsidR="0094027C">
        <w:t>[the participant’s spouse]</w:t>
      </w:r>
      <w:r w:rsidRPr="00671316">
        <w:t xml:space="preserve"> and me. I mean, like I say, I’m 91. </w:t>
      </w:r>
      <w:r w:rsidR="0094027C">
        <w:t>[The participant’s spouse]</w:t>
      </w:r>
      <w:r w:rsidR="0094027C" w:rsidRPr="00671316">
        <w:t xml:space="preserve"> </w:t>
      </w:r>
      <w:r w:rsidRPr="00671316">
        <w:t xml:space="preserve">turned 80. </w:t>
      </w:r>
      <w:proofErr w:type="gramStart"/>
      <w:r w:rsidRPr="00671316">
        <w:t>So</w:t>
      </w:r>
      <w:proofErr w:type="gramEnd"/>
      <w:r w:rsidRPr="00671316">
        <w:t xml:space="preserve"> something</w:t>
      </w:r>
      <w:r w:rsidR="003F42CC">
        <w:t>’</w:t>
      </w:r>
      <w:r w:rsidRPr="00671316">
        <w:t>s working. I mean, I</w:t>
      </w:r>
      <w:r w:rsidR="003F42CC">
        <w:t>’</w:t>
      </w:r>
      <w:r w:rsidRPr="00671316">
        <w:t>m not saying w</w:t>
      </w:r>
      <w:r w:rsidR="0094027C">
        <w:t>e’re</w:t>
      </w:r>
      <w:r w:rsidRPr="00671316">
        <w:t xml:space="preserve"> perfect</w:t>
      </w:r>
      <w:r>
        <w:t>,</w:t>
      </w:r>
      <w:r w:rsidRPr="00671316">
        <w:t xml:space="preserve"> we</w:t>
      </w:r>
      <w:r w:rsidR="003F42CC">
        <w:t>’</w:t>
      </w:r>
      <w:r w:rsidRPr="00671316">
        <w:t>re not.</w:t>
      </w:r>
      <w:r>
        <w:t xml:space="preserve"> </w:t>
      </w:r>
      <w:proofErr w:type="gramStart"/>
      <w:r>
        <w:t>But,</w:t>
      </w:r>
      <w:proofErr w:type="gramEnd"/>
      <w:r>
        <w:t xml:space="preserve"> whatever we’ve been doing so far, it’s working for us, isn’t it?</w:t>
      </w:r>
      <w:r w:rsidR="009D389D">
        <w:t xml:space="preserve"> </w:t>
      </w:r>
    </w:p>
    <w:p w14:paraId="2D30126E" w14:textId="492D6CF6" w:rsidR="0020774F" w:rsidRPr="00671316" w:rsidRDefault="009D389D" w:rsidP="00487FEC">
      <w:pPr>
        <w:pStyle w:val="Quote"/>
      </w:pPr>
      <w:r>
        <w:t>(</w:t>
      </w:r>
      <w:r w:rsidR="0020774F" w:rsidRPr="00671316">
        <w:t>Participant 17</w:t>
      </w:r>
      <w:r>
        <w:t>)</w:t>
      </w:r>
    </w:p>
    <w:p w14:paraId="646ACAD5" w14:textId="104CE40F" w:rsidR="0011219F" w:rsidRDefault="00671316">
      <w:r>
        <w:t xml:space="preserve">This demonstrates how Participant 17’s current dietary behaviours have positively reinforced protective beliefs over their current health behaviours and potentially a reluctance to change these in response to a threat that isn’t perceived to have </w:t>
      </w:r>
      <w:r w:rsidR="0094027C">
        <w:t>affected</w:t>
      </w:r>
      <w:r>
        <w:t xml:space="preserve"> them within their current health regime.</w:t>
      </w:r>
      <w:r w:rsidR="00A876F5">
        <w:t xml:space="preserve"> </w:t>
      </w:r>
    </w:p>
    <w:p w14:paraId="6ECEF300" w14:textId="469D36A2" w:rsidR="0011219F" w:rsidRPr="0011219F" w:rsidRDefault="0011219F" w:rsidP="00643A02">
      <w:pPr>
        <w:pStyle w:val="Heading2"/>
      </w:pPr>
      <w:bookmarkStart w:id="16" w:name="_Hlk122007128"/>
      <w:bookmarkStart w:id="17" w:name="_Hlk122089029"/>
      <w:r w:rsidRPr="0011219F">
        <w:t xml:space="preserve">Prioritising General </w:t>
      </w:r>
      <w:r w:rsidR="00643A02">
        <w:t>D</w:t>
      </w:r>
      <w:r w:rsidRPr="0011219F">
        <w:t xml:space="preserve">iet </w:t>
      </w:r>
      <w:r w:rsidR="00643A02">
        <w:t>B</w:t>
      </w:r>
      <w:r w:rsidRPr="0011219F">
        <w:t xml:space="preserve">ehaviours in </w:t>
      </w:r>
      <w:r w:rsidR="00643A02">
        <w:t>L</w:t>
      </w:r>
      <w:r w:rsidR="00AA2E56" w:rsidRPr="0011219F">
        <w:t>i</w:t>
      </w:r>
      <w:r w:rsidR="00AA2E56">
        <w:t>eu</w:t>
      </w:r>
      <w:r w:rsidRPr="0011219F">
        <w:t xml:space="preserve"> of AMR </w:t>
      </w:r>
      <w:r w:rsidR="00643A02">
        <w:t>P</w:t>
      </w:r>
      <w:r w:rsidRPr="0011219F">
        <w:t>revention</w:t>
      </w:r>
    </w:p>
    <w:bookmarkEnd w:id="16"/>
    <w:p w14:paraId="144D4961" w14:textId="0C199477" w:rsidR="0011219F" w:rsidRDefault="0011219F" w:rsidP="0011219F">
      <w:r>
        <w:t xml:space="preserve">The concept of diet as a key line of defence in disease prevention was a key motivator that drove the deprioritising of </w:t>
      </w:r>
      <w:r w:rsidR="001C0285">
        <w:t xml:space="preserve">specific </w:t>
      </w:r>
      <w:r>
        <w:t xml:space="preserve">diet-related AMR strategies among the group. Comparatively, antibiotics </w:t>
      </w:r>
      <w:r w:rsidR="00ED5F72">
        <w:t xml:space="preserve">were </w:t>
      </w:r>
      <w:r w:rsidR="001651BD">
        <w:t>seen as</w:t>
      </w:r>
      <w:r w:rsidR="00ED5F72">
        <w:t xml:space="preserve"> </w:t>
      </w:r>
      <w:r>
        <w:t>required when a poor diet ha</w:t>
      </w:r>
      <w:r w:rsidR="00ED5F72">
        <w:t>d</w:t>
      </w:r>
      <w:r>
        <w:t xml:space="preserve"> </w:t>
      </w:r>
      <w:r w:rsidR="00ED5F72">
        <w:t>contributed</w:t>
      </w:r>
      <w:r>
        <w:t xml:space="preserve"> to disease. </w:t>
      </w:r>
    </w:p>
    <w:p w14:paraId="0BEDA2A4" w14:textId="24BA58BB" w:rsidR="00E833CF" w:rsidRDefault="00ED5F72" w:rsidP="00487FEC">
      <w:pPr>
        <w:pStyle w:val="Quote"/>
      </w:pPr>
      <w:r w:rsidRPr="00ED5F72">
        <w:t>I put healthy diet first</w:t>
      </w:r>
      <w:r>
        <w:t xml:space="preserve"> b</w:t>
      </w:r>
      <w:r w:rsidRPr="00ED5F72">
        <w:t>ecause</w:t>
      </w:r>
      <w:r w:rsidR="00347B44">
        <w:t>,</w:t>
      </w:r>
      <w:r w:rsidRPr="00ED5F72">
        <w:t xml:space="preserve"> if your body is happ</w:t>
      </w:r>
      <w:r w:rsidR="00347B44">
        <w:t>y, if it</w:t>
      </w:r>
      <w:r w:rsidRPr="00ED5F72">
        <w:t xml:space="preserve"> is quite happy with what is going into it, on the whole, it shouldn't need anything outside, so the artificial to help it on its way</w:t>
      </w:r>
      <w:r w:rsidR="001651BD">
        <w:t>.</w:t>
      </w:r>
      <w:r w:rsidR="001A1436">
        <w:t xml:space="preserve"> </w:t>
      </w:r>
    </w:p>
    <w:p w14:paraId="22D2E0FF" w14:textId="6EB409EC" w:rsidR="0020774F" w:rsidRPr="00347B44" w:rsidRDefault="001A1436" w:rsidP="00487FEC">
      <w:pPr>
        <w:pStyle w:val="Quote"/>
      </w:pPr>
      <w:r>
        <w:t>(</w:t>
      </w:r>
      <w:r w:rsidR="0020774F" w:rsidRPr="00347B44">
        <w:t>Participant 4</w:t>
      </w:r>
      <w:r>
        <w:t>)</w:t>
      </w:r>
    </w:p>
    <w:p w14:paraId="6960F93E" w14:textId="77777777" w:rsidR="00B52826" w:rsidRDefault="006D49C4" w:rsidP="00B52826">
      <w:r>
        <w:t xml:space="preserve">Participants described the prioritisation of diet in health behaviours in a whole-system approach to boosting their immune system and reducing the likelihood of requiring antibiotics and, consequently, lessening their risk of contributing to antibiotic or treatment complications. </w:t>
      </w:r>
    </w:p>
    <w:p w14:paraId="0F04E17C" w14:textId="77777777" w:rsidR="00E833CF" w:rsidRDefault="001651BD" w:rsidP="00487FEC">
      <w:pPr>
        <w:pStyle w:val="Quote"/>
      </w:pPr>
      <w:r w:rsidRPr="001651BD">
        <w:lastRenderedPageBreak/>
        <w:t>Because if you go on a healthy diet. Then your body will take what it needs from the diet and from what you're eating, and it should keep you going. And [receiving] an antibiotic is because something's failing</w:t>
      </w:r>
      <w:r>
        <w:t>.</w:t>
      </w:r>
      <w:r w:rsidR="001A1436">
        <w:t xml:space="preserve"> </w:t>
      </w:r>
    </w:p>
    <w:p w14:paraId="7FB05506" w14:textId="608CA78E" w:rsidR="0020774F" w:rsidRPr="001651BD" w:rsidRDefault="001A1436" w:rsidP="00487FEC">
      <w:pPr>
        <w:pStyle w:val="Quote"/>
      </w:pPr>
      <w:r>
        <w:t>(</w:t>
      </w:r>
      <w:r w:rsidR="0020774F" w:rsidRPr="001651BD">
        <w:t>Participant 5</w:t>
      </w:r>
      <w:r>
        <w:t>)</w:t>
      </w:r>
      <w:r w:rsidR="0020774F" w:rsidRPr="001651BD">
        <w:t xml:space="preserve"> </w:t>
      </w:r>
    </w:p>
    <w:p w14:paraId="5DEB9963" w14:textId="7F61DBCA" w:rsidR="0011219F" w:rsidRPr="001651BD" w:rsidRDefault="003F6E4F" w:rsidP="000E5B03">
      <w:r>
        <w:t xml:space="preserve">This potentially demonstrates how diet is seen as a preliminary, preventative step to health consequences such as those </w:t>
      </w:r>
      <w:r w:rsidR="006E637A">
        <w:t>associated with</w:t>
      </w:r>
      <w:r>
        <w:t xml:space="preserve"> AMR and antibiotics the ‘patch’ when the initial line of defence </w:t>
      </w:r>
      <w:r w:rsidR="003F42CC">
        <w:t>becomes in</w:t>
      </w:r>
      <w:r>
        <w:t xml:space="preserve">effective. </w:t>
      </w:r>
      <w:r w:rsidR="001651BD">
        <w:t xml:space="preserve">Rather than dietary </w:t>
      </w:r>
      <w:r w:rsidR="007965DB">
        <w:t>change</w:t>
      </w:r>
      <w:r w:rsidR="001651BD" w:rsidRPr="001651BD">
        <w:t xml:space="preserve"> </w:t>
      </w:r>
      <w:r w:rsidR="001651BD">
        <w:t xml:space="preserve">in AMR strategy, this emphasises the </w:t>
      </w:r>
      <w:r w:rsidR="000E5B03">
        <w:t xml:space="preserve">public’s existing ranking of diet in disease prevention, as summarised by Participant 7. </w:t>
      </w:r>
    </w:p>
    <w:p w14:paraId="5D22C2BB" w14:textId="77777777" w:rsidR="00E833CF" w:rsidRDefault="001651BD" w:rsidP="00E833CF">
      <w:pPr>
        <w:pStyle w:val="Quote"/>
      </w:pPr>
      <w:r w:rsidRPr="00ED5F72">
        <w:t>Well</w:t>
      </w:r>
      <w:r w:rsidR="000E5B03">
        <w:t>,</w:t>
      </w:r>
      <w:r w:rsidRPr="00ED5F72">
        <w:t xml:space="preserve"> diet is a permanent thing</w:t>
      </w:r>
      <w:r>
        <w:t xml:space="preserve"> and</w:t>
      </w:r>
      <w:r w:rsidRPr="00ED5F72">
        <w:t xml:space="preserve"> antibiotics would </w:t>
      </w:r>
      <w:r w:rsidR="000E5B03">
        <w:t xml:space="preserve">only </w:t>
      </w:r>
      <w:r w:rsidRPr="00ED5F72">
        <w:t>be priority if I had an infection that wasn’t going away naturally.</w:t>
      </w:r>
      <w:r w:rsidR="001A1436">
        <w:t xml:space="preserve"> </w:t>
      </w:r>
    </w:p>
    <w:p w14:paraId="2A4183A6" w14:textId="494AFEEE" w:rsidR="00FE1549" w:rsidRPr="00FE1549" w:rsidRDefault="001A1436" w:rsidP="00E833CF">
      <w:pPr>
        <w:pStyle w:val="Quote"/>
      </w:pPr>
      <w:r>
        <w:t>(</w:t>
      </w:r>
      <w:bookmarkStart w:id="18" w:name="_Hlk122007136"/>
      <w:bookmarkStart w:id="19" w:name="_Hlk121930460"/>
      <w:bookmarkEnd w:id="17"/>
      <w:r w:rsidR="0020774F" w:rsidRPr="00ED5F72">
        <w:t>Participant 7</w:t>
      </w:r>
      <w:r>
        <w:t>)</w:t>
      </w:r>
      <w:bookmarkEnd w:id="18"/>
    </w:p>
    <w:p w14:paraId="69013804" w14:textId="71576A31" w:rsidR="0011219F" w:rsidRDefault="009D10A7" w:rsidP="00643A02">
      <w:pPr>
        <w:pStyle w:val="Heading2"/>
      </w:pPr>
      <w:bookmarkStart w:id="20" w:name="_Hlk122007146"/>
      <w:bookmarkEnd w:id="19"/>
      <w:r w:rsidRPr="009D10A7">
        <w:t>Intrinsic and Extrinsic Change Motivation</w:t>
      </w:r>
    </w:p>
    <w:p w14:paraId="55291D87" w14:textId="5B2E2FD0" w:rsidR="005C4A58" w:rsidRPr="005C4A58" w:rsidRDefault="00B25DFB" w:rsidP="005E42A6">
      <w:r>
        <w:t>Across the cohort, participants described external sources of information or guidance and how these would influence their decision-making in diet-related AMR management. Perceptions varied between those with a strong intrinsic motivation, who preferred to drive their own health behaviours</w:t>
      </w:r>
      <w:r w:rsidR="005E42A6">
        <w:t>,</w:t>
      </w:r>
      <w:r>
        <w:t xml:space="preserve"> and</w:t>
      </w:r>
      <w:r w:rsidR="005E42A6">
        <w:t xml:space="preserve"> others who felt they would be more </w:t>
      </w:r>
      <w:bookmarkStart w:id="21" w:name="_Hlk167202583"/>
      <w:r w:rsidR="005E42A6">
        <w:t>strongly influenced by health professional</w:t>
      </w:r>
      <w:r w:rsidR="001901BF">
        <w:t xml:space="preserve"> advice</w:t>
      </w:r>
      <w:r w:rsidR="005E42A6">
        <w:t>, specifically doctor, advice.</w:t>
      </w:r>
    </w:p>
    <w:bookmarkEnd w:id="21"/>
    <w:p w14:paraId="25A9D4E6" w14:textId="606B9D82" w:rsidR="004302D5" w:rsidRDefault="00AF4B34" w:rsidP="004302D5">
      <w:pPr>
        <w:pStyle w:val="Heading3"/>
      </w:pPr>
      <w:r>
        <w:t xml:space="preserve">Intrinsic </w:t>
      </w:r>
      <w:r w:rsidR="00576ACE">
        <w:t>Motivation</w:t>
      </w:r>
    </w:p>
    <w:bookmarkEnd w:id="20"/>
    <w:p w14:paraId="7F594548" w14:textId="12C4315B" w:rsidR="004302D5" w:rsidRDefault="004302D5" w:rsidP="004302D5">
      <w:r w:rsidRPr="00857BE9">
        <w:t xml:space="preserve">Participants commonly </w:t>
      </w:r>
      <w:r>
        <w:t xml:space="preserve">responded negatively to the idea of diet-related AMR management strategies that restricted or instructed the public </w:t>
      </w:r>
      <w:r w:rsidR="006E637A">
        <w:t xml:space="preserve">on </w:t>
      </w:r>
      <w:r>
        <w:t xml:space="preserve">what to eat, </w:t>
      </w:r>
      <w:r w:rsidRPr="00857BE9">
        <w:t>preferring public advocacy and education approaches.</w:t>
      </w:r>
      <w:r>
        <w:t xml:space="preserve"> </w:t>
      </w:r>
    </w:p>
    <w:p w14:paraId="4AA32EA8" w14:textId="77777777" w:rsidR="00E833CF" w:rsidRDefault="004302D5" w:rsidP="00487FEC">
      <w:pPr>
        <w:pStyle w:val="Quote"/>
      </w:pPr>
      <w:r w:rsidRPr="00C1786E">
        <w:t xml:space="preserve">I won’t be told to eat </w:t>
      </w:r>
      <w:proofErr w:type="gramStart"/>
      <w:r w:rsidRPr="00C1786E">
        <w:t>something,</w:t>
      </w:r>
      <w:proofErr w:type="gramEnd"/>
      <w:r w:rsidRPr="00C1786E">
        <w:t xml:space="preserve"> I choose my own.</w:t>
      </w:r>
      <w:r w:rsidR="00EA0C32">
        <w:t xml:space="preserve"> </w:t>
      </w:r>
    </w:p>
    <w:p w14:paraId="74DCB7C3" w14:textId="088E0003" w:rsidR="0020774F" w:rsidRPr="00C1786E" w:rsidRDefault="00EA0C32" w:rsidP="00487FEC">
      <w:pPr>
        <w:pStyle w:val="Quote"/>
      </w:pPr>
      <w:r>
        <w:t>(</w:t>
      </w:r>
      <w:r w:rsidR="0020774F" w:rsidRPr="00C1786E">
        <w:t>Participant 11</w:t>
      </w:r>
      <w:r>
        <w:t>)</w:t>
      </w:r>
    </w:p>
    <w:p w14:paraId="044A8DEB" w14:textId="77777777" w:rsidR="00E833CF" w:rsidRDefault="004302D5" w:rsidP="00487FEC">
      <w:pPr>
        <w:pStyle w:val="Quote"/>
        <w:rPr>
          <w:rStyle w:val="QuoteChar"/>
          <w:i/>
          <w:iCs/>
        </w:rPr>
      </w:pPr>
      <w:r w:rsidRPr="00E849B5">
        <w:rPr>
          <w:rStyle w:val="QuoteChar"/>
          <w:i/>
          <w:iCs/>
        </w:rPr>
        <w:t xml:space="preserve">I wouldn't like to think that we </w:t>
      </w:r>
      <w:r>
        <w:rPr>
          <w:rStyle w:val="QuoteChar"/>
          <w:i/>
          <w:iCs/>
        </w:rPr>
        <w:t>were</w:t>
      </w:r>
      <w:r w:rsidRPr="00E849B5">
        <w:rPr>
          <w:rStyle w:val="QuoteChar"/>
          <w:i/>
          <w:iCs/>
        </w:rPr>
        <w:t xml:space="preserve"> </w:t>
      </w:r>
      <w:r>
        <w:rPr>
          <w:rStyle w:val="QuoteChar"/>
          <w:i/>
          <w:iCs/>
        </w:rPr>
        <w:t>be</w:t>
      </w:r>
      <w:r w:rsidRPr="00E849B5">
        <w:rPr>
          <w:rStyle w:val="QuoteChar"/>
          <w:i/>
          <w:iCs/>
        </w:rPr>
        <w:t xml:space="preserve">coming a nanny state. </w:t>
      </w:r>
    </w:p>
    <w:p w14:paraId="6C943D28" w14:textId="7141CC61" w:rsidR="0020774F" w:rsidRPr="00C1786E" w:rsidRDefault="00EA0C32" w:rsidP="00487FEC">
      <w:pPr>
        <w:pStyle w:val="Quote"/>
      </w:pPr>
      <w:r>
        <w:rPr>
          <w:rStyle w:val="QuoteChar"/>
          <w:i/>
          <w:iCs/>
        </w:rPr>
        <w:t>(</w:t>
      </w:r>
      <w:r w:rsidR="0020774F" w:rsidRPr="00C1786E">
        <w:t>Participant 1</w:t>
      </w:r>
      <w:r w:rsidR="0020774F">
        <w:t>2</w:t>
      </w:r>
      <w:r>
        <w:t>)</w:t>
      </w:r>
    </w:p>
    <w:p w14:paraId="06D47ED7" w14:textId="08D4C32A" w:rsidR="00BD6CEB" w:rsidRDefault="00981194" w:rsidP="00BD6CEB">
      <w:r>
        <w:t>Additionally, participants described how</w:t>
      </w:r>
      <w:r w:rsidR="00BD6CEB">
        <w:t xml:space="preserve"> they would prefer to do their own research rather than trust medical or national campaign advice before engaging in diet-related AMR management. As shown below, this stemmed around distrust towards the sources of advice.</w:t>
      </w:r>
    </w:p>
    <w:p w14:paraId="25CB9A0D" w14:textId="3708887E" w:rsidR="0020774F" w:rsidRPr="00AD35B8" w:rsidRDefault="00BD6CEB" w:rsidP="00487FEC">
      <w:pPr>
        <w:pStyle w:val="Quote"/>
      </w:pPr>
      <w:r w:rsidRPr="00001D0E">
        <w:t xml:space="preserve">If it's sensible, you </w:t>
      </w:r>
      <w:proofErr w:type="spellStart"/>
      <w:r w:rsidRPr="00001D0E">
        <w:t>gotta</w:t>
      </w:r>
      <w:proofErr w:type="spellEnd"/>
      <w:r w:rsidRPr="00001D0E">
        <w:t xml:space="preserve"> weigh it up. You don't just take their [advice]. And what they're</w:t>
      </w:r>
      <w:r>
        <w:t xml:space="preserve"> [medical professionals or government campaigns]</w:t>
      </w:r>
      <w:r w:rsidRPr="00001D0E">
        <w:t xml:space="preserve"> trying to get you to do. You do a little read around.</w:t>
      </w:r>
      <w:r w:rsidR="00EA0C32">
        <w:t xml:space="preserve"> (</w:t>
      </w:r>
      <w:r w:rsidR="0020774F" w:rsidRPr="00AD35B8">
        <w:t>Participant 10</w:t>
      </w:r>
      <w:r w:rsidR="00EA0C32">
        <w:t>)</w:t>
      </w:r>
    </w:p>
    <w:p w14:paraId="27AE9593" w14:textId="77777777" w:rsidR="00705F64" w:rsidRPr="00487FEC" w:rsidRDefault="00705F64" w:rsidP="00705F64">
      <w:bookmarkStart w:id="22" w:name="_Hlk166758498"/>
      <w:r w:rsidRPr="00487FEC">
        <w:t>Likewise, many of the older participants remembered a post-war era and this was associated with a consumption culture. These views appeared to be derived from both war-time related parental input and government relaxing rationing restrictions.</w:t>
      </w:r>
    </w:p>
    <w:p w14:paraId="64208494" w14:textId="77777777" w:rsidR="00E833CF" w:rsidRDefault="00705F64" w:rsidP="00705F64">
      <w:pPr>
        <w:pStyle w:val="Quote"/>
      </w:pPr>
      <w:r w:rsidRPr="00487FEC">
        <w:t xml:space="preserve">I'm of the generation where it was the end of rationing from the Second World War. And my parents were of the belief that if a plate of food was put in front of you, you ate all of it. </w:t>
      </w:r>
    </w:p>
    <w:p w14:paraId="6FACE8EA" w14:textId="27904129" w:rsidR="00705F64" w:rsidRPr="00487FEC" w:rsidRDefault="00705F64" w:rsidP="00705F64">
      <w:pPr>
        <w:pStyle w:val="Quote"/>
      </w:pPr>
      <w:r w:rsidRPr="00487FEC">
        <w:t>(Participant 3)</w:t>
      </w:r>
    </w:p>
    <w:bookmarkEnd w:id="22"/>
    <w:p w14:paraId="329DC524" w14:textId="251FD38D" w:rsidR="004302D5" w:rsidRDefault="00981194" w:rsidP="00705F64">
      <w:r>
        <w:lastRenderedPageBreak/>
        <w:t>W</w:t>
      </w:r>
      <w:r w:rsidR="004302D5">
        <w:t xml:space="preserve">hen asked if they would rather take part in an intervention independently or as part of </w:t>
      </w:r>
      <w:r w:rsidR="006E637A">
        <w:t>public</w:t>
      </w:r>
      <w:r w:rsidR="004302D5">
        <w:t xml:space="preserve"> group sessions, </w:t>
      </w:r>
      <w:r w:rsidR="00705F64">
        <w:t>most</w:t>
      </w:r>
      <w:r w:rsidR="004302D5">
        <w:t xml:space="preserve"> of the participants preferred to take part alone, five preferred group sessions and one participant had no preference. The cost of sessions, fear of COVID-19 spread in group environments and determining which routes were quickest were considerations in the cohort. Group sessions were thought to be beneficial as ‘</w:t>
      </w:r>
      <w:r w:rsidR="004302D5" w:rsidRPr="005C12E0">
        <w:rPr>
          <w:i/>
          <w:iCs/>
        </w:rPr>
        <w:t>two heads are better than one’</w:t>
      </w:r>
      <w:r w:rsidR="004302D5">
        <w:t xml:space="preserve"> (Participant 13), whereas independent routes were deemed preferential as ‘</w:t>
      </w:r>
      <w:r w:rsidR="004302D5" w:rsidRPr="005C12E0">
        <w:rPr>
          <w:i/>
          <w:iCs/>
        </w:rPr>
        <w:t>I would hope that the intervention would be specific for me</w:t>
      </w:r>
      <w:r w:rsidR="004302D5">
        <w:t>’ (Participant 15).</w:t>
      </w:r>
    </w:p>
    <w:p w14:paraId="69A0CC05" w14:textId="2D53ACE3" w:rsidR="004302D5" w:rsidRDefault="009D10A7" w:rsidP="004302D5">
      <w:pPr>
        <w:pStyle w:val="Heading3"/>
      </w:pPr>
      <w:bookmarkStart w:id="23" w:name="_Hlk122007150"/>
      <w:r>
        <w:t xml:space="preserve">Doctor-Led </w:t>
      </w:r>
      <w:r w:rsidR="00576ACE">
        <w:t xml:space="preserve">Motivation </w:t>
      </w:r>
    </w:p>
    <w:bookmarkEnd w:id="23"/>
    <w:p w14:paraId="58BFC2C4" w14:textId="2882EB73" w:rsidR="004302D5" w:rsidRDefault="004302D5" w:rsidP="004302D5">
      <w:r>
        <w:t xml:space="preserve">Most participants placed </w:t>
      </w:r>
      <w:bookmarkStart w:id="24" w:name="_Hlk162444892"/>
      <w:r>
        <w:t>doctor</w:t>
      </w:r>
      <w:r w:rsidR="007A2414">
        <w:t>’s</w:t>
      </w:r>
      <w:r>
        <w:t xml:space="preserve"> advice </w:t>
      </w:r>
      <w:bookmarkEnd w:id="24"/>
      <w:r>
        <w:t xml:space="preserve">in high esteem when directing their health behaviours and particularly when it came to medications. Despite many participants being reluctant to take medication, all </w:t>
      </w:r>
      <w:r w:rsidR="00976524">
        <w:t>participants</w:t>
      </w:r>
      <w:r>
        <w:t xml:space="preserve"> responded that they would still take a prescribed antibiotic even if they didn’t know what the drug was treating or agree that they needed an antibiotic. This choice hinged on a doctor’s accrued medical knowledge and trust in the profession.</w:t>
      </w:r>
    </w:p>
    <w:p w14:paraId="796C68FC" w14:textId="1FB9B882" w:rsidR="0020774F" w:rsidRPr="00F427D4" w:rsidRDefault="004302D5" w:rsidP="00487FEC">
      <w:pPr>
        <w:pStyle w:val="Quote"/>
      </w:pPr>
      <w:r>
        <w:t xml:space="preserve">I like to think an antibiotic is a last resort. </w:t>
      </w:r>
      <w:r w:rsidRPr="00F427D4">
        <w:t>If she</w:t>
      </w:r>
      <w:r>
        <w:t xml:space="preserve"> [the GP]</w:t>
      </w:r>
      <w:r w:rsidRPr="00F427D4">
        <w:t xml:space="preserve"> said go and stand over in the corner, naked, on your head,</w:t>
      </w:r>
      <w:r>
        <w:t xml:space="preserve"> and it would get rid of it [toothache] then I probably would have because that’s all I wanted.</w:t>
      </w:r>
      <w:r w:rsidRPr="00F427D4">
        <w:t xml:space="preserve"> </w:t>
      </w:r>
      <w:r>
        <w:t>T</w:t>
      </w:r>
      <w:r w:rsidRPr="00F427D4">
        <w:t>he majority of people would do because it's the trust we have in the NHS. It’s, I don’t know how to put it, but, cradle to the grave. You go to see the doctor and you put the trust in them.</w:t>
      </w:r>
      <w:r w:rsidR="00D755BF">
        <w:t xml:space="preserve"> (</w:t>
      </w:r>
      <w:r w:rsidR="0020774F" w:rsidRPr="00BE07E5">
        <w:t xml:space="preserve">Participant </w:t>
      </w:r>
      <w:r w:rsidR="0020774F" w:rsidRPr="00894127">
        <w:t>5</w:t>
      </w:r>
      <w:r w:rsidR="00D755BF">
        <w:t>)</w:t>
      </w:r>
    </w:p>
    <w:p w14:paraId="567021BB" w14:textId="7746084C" w:rsidR="004302D5" w:rsidRPr="00C1786E" w:rsidRDefault="004302D5" w:rsidP="004302D5">
      <w:r>
        <w:t xml:space="preserve">This trust </w:t>
      </w:r>
      <w:r w:rsidR="006E637A">
        <w:t xml:space="preserve">in the credibility of health advice </w:t>
      </w:r>
      <w:r>
        <w:t xml:space="preserve">spanned outside of just antibiotic taking, with doctor advice important to general health behaviours, suggesting an important source of public direction in diet-related AMR interventions. </w:t>
      </w:r>
    </w:p>
    <w:p w14:paraId="6FF62317" w14:textId="484FB541" w:rsidR="00E833CF" w:rsidRDefault="00CF37A1" w:rsidP="00487FEC">
      <w:pPr>
        <w:pStyle w:val="Quote"/>
      </w:pPr>
      <w:r w:rsidRPr="00CF37A1">
        <w:t xml:space="preserve">“I think when it comes down to </w:t>
      </w:r>
      <w:r w:rsidR="00E833CF" w:rsidRPr="00CF37A1">
        <w:t>me,</w:t>
      </w:r>
      <w:r w:rsidRPr="00CF37A1">
        <w:t xml:space="preserve"> I would always trust them. Because A) I want to get better and B) they know more than I do.”</w:t>
      </w:r>
      <w:r w:rsidR="004302D5" w:rsidRPr="00374A8E">
        <w:t>.</w:t>
      </w:r>
      <w:r w:rsidR="00D755BF">
        <w:t xml:space="preserve"> </w:t>
      </w:r>
    </w:p>
    <w:p w14:paraId="69611FEC" w14:textId="24F1EBF7" w:rsidR="0020774F" w:rsidRPr="00BE07E5" w:rsidRDefault="00D755BF" w:rsidP="00487FEC">
      <w:pPr>
        <w:pStyle w:val="Quote"/>
      </w:pPr>
      <w:r>
        <w:t>(</w:t>
      </w:r>
      <w:r w:rsidR="0020774F" w:rsidRPr="00BE07E5">
        <w:t xml:space="preserve">Participant </w:t>
      </w:r>
      <w:r w:rsidR="00CF37A1">
        <w:t>1</w:t>
      </w:r>
      <w:r w:rsidR="0020774F" w:rsidRPr="00894127">
        <w:t>5</w:t>
      </w:r>
      <w:r>
        <w:t>)</w:t>
      </w:r>
    </w:p>
    <w:p w14:paraId="6AD386B5" w14:textId="6CEF1005" w:rsidR="004302D5" w:rsidRPr="00BE07E5" w:rsidRDefault="00E833CF" w:rsidP="004302D5">
      <w:r>
        <w:t>Additionally,</w:t>
      </w:r>
      <w:r w:rsidRPr="00BE07E5">
        <w:t xml:space="preserve"> </w:t>
      </w:r>
      <w:r w:rsidR="004302D5" w:rsidRPr="00BE07E5">
        <w:t>Participant 5 compare</w:t>
      </w:r>
      <w:r w:rsidR="00CF37A1">
        <w:t>d</w:t>
      </w:r>
      <w:r w:rsidR="004302D5" w:rsidRPr="00BE07E5">
        <w:t xml:space="preserve"> the</w:t>
      </w:r>
      <w:r w:rsidR="006E637A" w:rsidRPr="00BE07E5">
        <w:t xml:space="preserve"> dietary</w:t>
      </w:r>
      <w:r w:rsidR="004302D5" w:rsidRPr="00BE07E5">
        <w:t xml:space="preserve"> advice received by doctors to the trust they had placed in surgeons when signing consent to medical procedures with unlikely but severe risks. However, in one case, this trust was matched with feelings of a reluctant loss of control.</w:t>
      </w:r>
    </w:p>
    <w:p w14:paraId="306D374D" w14:textId="261CA1D8" w:rsidR="0020774F" w:rsidRPr="00BE07E5" w:rsidRDefault="004302D5" w:rsidP="00487FEC">
      <w:pPr>
        <w:pStyle w:val="Quote"/>
      </w:pPr>
      <w:r>
        <w:t xml:space="preserve">If they said I needed them </w:t>
      </w:r>
      <w:proofErr w:type="spellStart"/>
      <w:r>
        <w:t>them</w:t>
      </w:r>
      <w:proofErr w:type="spellEnd"/>
      <w:r>
        <w:t xml:space="preserve">, you know, I, I, I'd take their word for it. They’re the professional... I don’t think you’ve got much </w:t>
      </w:r>
      <w:proofErr w:type="gramStart"/>
      <w:r>
        <w:t>choice</w:t>
      </w:r>
      <w:proofErr w:type="gramEnd"/>
      <w:r>
        <w:t xml:space="preserve"> have you?</w:t>
      </w:r>
      <w:r w:rsidR="00976BE0">
        <w:t xml:space="preserve"> (</w:t>
      </w:r>
      <w:r w:rsidR="0020774F" w:rsidRPr="00A84439">
        <w:t xml:space="preserve">Participant </w:t>
      </w:r>
      <w:r w:rsidR="0020774F" w:rsidRPr="00894127">
        <w:t>10</w:t>
      </w:r>
      <w:r w:rsidR="00976BE0">
        <w:t>)</w:t>
      </w:r>
    </w:p>
    <w:p w14:paraId="45E54C0D" w14:textId="77777777" w:rsidR="004302D5" w:rsidRPr="00BE07E5" w:rsidRDefault="004302D5" w:rsidP="004302D5">
      <w:r w:rsidRPr="00BE07E5">
        <w:t>This was tinged with Participant 10 further questioning the motives of the health professional, as shown below, demonstrating the importance of gaining public buy-in to any proposed changes.</w:t>
      </w:r>
    </w:p>
    <w:p w14:paraId="01481E78" w14:textId="77777777" w:rsidR="004302D5" w:rsidRPr="00BE07E5" w:rsidRDefault="004302D5" w:rsidP="004302D5">
      <w:pPr>
        <w:pStyle w:val="Quote"/>
      </w:pPr>
      <w:proofErr w:type="gramStart"/>
      <w:r w:rsidRPr="00BE07E5">
        <w:t>So</w:t>
      </w:r>
      <w:proofErr w:type="gramEnd"/>
      <w:r w:rsidRPr="00BE07E5">
        <w:t xml:space="preserve"> when my doctor says ‘how many do you smoke and how much do you drink?’, I don't tell him. It's none of his business. They’re just doing a survey.</w:t>
      </w:r>
    </w:p>
    <w:p w14:paraId="5B94D5EE" w14:textId="64C6A64B" w:rsidR="00D238CF" w:rsidRPr="00857BE9" w:rsidRDefault="00E833CF" w:rsidP="008D697B">
      <w:pPr>
        <w:pStyle w:val="Quote"/>
      </w:pPr>
      <w:r>
        <w:t>(</w:t>
      </w:r>
      <w:r w:rsidR="0020774F" w:rsidRPr="00BE07E5">
        <w:t xml:space="preserve">Participant </w:t>
      </w:r>
      <w:r w:rsidR="0020774F" w:rsidRPr="00894127">
        <w:t>10</w:t>
      </w:r>
      <w:r>
        <w:t>)</w:t>
      </w:r>
    </w:p>
    <w:p w14:paraId="1BEC4212" w14:textId="05765137" w:rsidR="00A725D6" w:rsidRDefault="00A725D6" w:rsidP="00D51C75">
      <w:pPr>
        <w:pStyle w:val="Heading1"/>
      </w:pPr>
      <w:r w:rsidRPr="00857BE9">
        <w:t>Discussion</w:t>
      </w:r>
    </w:p>
    <w:p w14:paraId="5C278671" w14:textId="4C7A9A71" w:rsidR="005E3F95" w:rsidRDefault="005E3F95" w:rsidP="002317E7">
      <w:pPr>
        <w:pStyle w:val="Heading2"/>
      </w:pPr>
      <w:r>
        <w:t>Summary of Findings</w:t>
      </w:r>
    </w:p>
    <w:p w14:paraId="678A757A" w14:textId="33269FAB" w:rsidR="005E3F95" w:rsidRDefault="005448D3" w:rsidP="005E3F95">
      <w:r>
        <w:t>Findings/results from this study</w:t>
      </w:r>
      <w:r w:rsidR="005E3F95">
        <w:t xml:space="preserve"> </w:t>
      </w:r>
      <w:r>
        <w:t xml:space="preserve">interviewed indicate that </w:t>
      </w:r>
      <w:r w:rsidR="005E3F95">
        <w:t>older persons’ knowledge</w:t>
      </w:r>
      <w:r w:rsidR="009C7388">
        <w:t xml:space="preserve">, </w:t>
      </w:r>
      <w:r w:rsidR="005E3F95">
        <w:t xml:space="preserve">awareness </w:t>
      </w:r>
      <w:r w:rsidR="009C7388">
        <w:t>and emotional concern for</w:t>
      </w:r>
      <w:r w:rsidR="005E3F95">
        <w:t xml:space="preserve"> AMR </w:t>
      </w:r>
      <w:r w:rsidR="009C7388">
        <w:t>wa</w:t>
      </w:r>
      <w:r w:rsidR="005E3F95">
        <w:t>s limited. Conversely, participants ha</w:t>
      </w:r>
      <w:r w:rsidR="009C7388">
        <w:t>d</w:t>
      </w:r>
      <w:r w:rsidR="005E3F95">
        <w:t xml:space="preserve"> a good understanding of what constitutes a healthy diet</w:t>
      </w:r>
      <w:r w:rsidR="009C7388">
        <w:t xml:space="preserve"> and considered diet important in health behaviour decision-making</w:t>
      </w:r>
      <w:r w:rsidR="005E3F95">
        <w:t xml:space="preserve">, </w:t>
      </w:r>
      <w:r>
        <w:lastRenderedPageBreak/>
        <w:t>al</w:t>
      </w:r>
      <w:r w:rsidR="005E3F95">
        <w:t>though they lack</w:t>
      </w:r>
      <w:r w:rsidR="009C7388">
        <w:t>ed</w:t>
      </w:r>
      <w:r w:rsidR="005E3F95">
        <w:t xml:space="preserve"> awareness of diet’s role in AMR. Motivating people to adopt diet-related AMR strategies </w:t>
      </w:r>
      <w:r w:rsidR="009C7388">
        <w:t>appeared</w:t>
      </w:r>
      <w:r w:rsidR="005E3F95">
        <w:t xml:space="preserve"> challenging due to </w:t>
      </w:r>
      <w:r w:rsidR="009C7388">
        <w:t>scepticism</w:t>
      </w:r>
      <w:r w:rsidR="005E3F95">
        <w:t xml:space="preserve"> and low motivation, particularly among less educated and lower socioeconomic groups.</w:t>
      </w:r>
    </w:p>
    <w:p w14:paraId="0D19EF6C" w14:textId="530B1278" w:rsidR="009C7388" w:rsidRDefault="005E3F95" w:rsidP="005E3F95">
      <w:r>
        <w:t>Participants view</w:t>
      </w:r>
      <w:r w:rsidR="009C7388">
        <w:t>ed</w:t>
      </w:r>
      <w:r>
        <w:t xml:space="preserve"> diet as crucial for overall health but </w:t>
      </w:r>
      <w:r w:rsidR="009C7388">
        <w:t>were</w:t>
      </w:r>
      <w:r>
        <w:t xml:space="preserve"> reluctant to make long-term dietary changes to reduce AMR risks, </w:t>
      </w:r>
      <w:r w:rsidR="009C7388">
        <w:t>placing more emphasis on</w:t>
      </w:r>
      <w:r>
        <w:t xml:space="preserve"> short-term adjustments during antibiotic courses. </w:t>
      </w:r>
      <w:r w:rsidR="009C7388">
        <w:t xml:space="preserve">This reflected a ‘life is short’ mentality, a view that they personally had avoided AMR so far. Finally, </w:t>
      </w:r>
      <w:r w:rsidR="00F963B7">
        <w:t xml:space="preserve">health behaviours were motivated both intrinsically and extrinsically; </w:t>
      </w:r>
      <w:r w:rsidR="004E5F3B">
        <w:t>preference</w:t>
      </w:r>
      <w:r w:rsidR="00F963B7">
        <w:t xml:space="preserve"> appeared to vary on an individual and subjective basis.  </w:t>
      </w:r>
      <w:r w:rsidR="009C7A65" w:rsidRPr="009C7A65">
        <w:t xml:space="preserve"> Below we present a discussion and interpretation of the findings from this study in relation to existing literature.</w:t>
      </w:r>
    </w:p>
    <w:p w14:paraId="08CCEAE4" w14:textId="7ADBC528" w:rsidR="002317E7" w:rsidRDefault="002317E7" w:rsidP="002317E7">
      <w:pPr>
        <w:pStyle w:val="Heading2"/>
      </w:pPr>
      <w:r>
        <w:t>Knowledge</w:t>
      </w:r>
      <w:r w:rsidR="009A4715">
        <w:t xml:space="preserve"> and Awareness a</w:t>
      </w:r>
      <w:r w:rsidR="00983B84">
        <w:t>s a</w:t>
      </w:r>
      <w:r w:rsidR="009A4715">
        <w:t xml:space="preserve"> Preliminary Step to AMR Dietary Behavioural Change</w:t>
      </w:r>
      <w:r>
        <w:t xml:space="preserve"> </w:t>
      </w:r>
    </w:p>
    <w:p w14:paraId="1116C858" w14:textId="62A9D83B" w:rsidR="00304ED0" w:rsidRDefault="002D13BD">
      <w:r>
        <w:t xml:space="preserve">Outside of a couple of educated exceptions, knowledge of AMR and antibiotics across the group was generally low. </w:t>
      </w:r>
      <w:r w:rsidR="005F7652">
        <w:t>Views of AMR were often attributed to overprescribing and overconsumption of antibiotics. This is to be expected given the focus of national campaigns such as ‘Keep antibiotics working’ and the ‘Antibiotic Guardian Campaign’ on only seeking antibiotics when necessary</w:t>
      </w:r>
      <w:r w:rsidR="005F7652">
        <w:fldChar w:fldCharType="begin"/>
      </w:r>
      <w:r w:rsidR="00135EC2">
        <w:instrText xml:space="preserve"> ADDIN EN.CITE &lt;EndNote&gt;&lt;Cite&gt;&lt;Author&gt;Public Health England&lt;/Author&gt;&lt;Year&gt;2018&lt;/Year&gt;&lt;RecNum&gt;53&lt;/RecNum&gt;&lt;IDText&gt;Keep Antibiotics Working campaign returns&lt;/IDText&gt;&lt;DisplayText&gt;(39, 40)&lt;/DisplayText&gt;&lt;record&gt;&lt;rec-number&gt;53&lt;/rec-number&gt;&lt;foreign-keys&gt;&lt;key app="EN" db-id="9t2azsxem5wedyes02qv2t0y5eewf9p9sraa" timestamp="1673448687" guid="1d516831-948f-40e3-8067-4c0861aadf7a"&gt;53&lt;/key&gt;&lt;/foreign-keys&gt;&lt;ref-type name="Web Page"&gt;12&lt;/ref-type&gt;&lt;contributors&gt;&lt;authors&gt;&lt;author&gt;Public Health England,&lt;/author&gt;&lt;/authors&gt;&lt;/contributors&gt;&lt;titles&gt;&lt;title&gt;Keep Antibiotics Working campaign returns&lt;/title&gt;&lt;/titles&gt;&lt;number&gt;07/07/2022&lt;/number&gt;&lt;dates&gt;&lt;year&gt;2018&lt;/year&gt;&lt;/dates&gt;&lt;urls&gt;&lt;related-urls&gt;&lt;url&gt;https://www.gov.uk/government/news/keep-antibiotics-working-campaign-returns&lt;/url&gt;&lt;/related-urls&gt;&lt;/urls&gt;&lt;/record&gt;&lt;/Cite&gt;&lt;Cite&gt;&lt;Author&gt;Guardian&lt;/Author&gt;&lt;Year&gt;n.d.&lt;/Year&gt;&lt;RecNum&gt;54&lt;/RecNum&gt;&lt;IDText&gt;Become an Antibiotic Guardian&lt;/IDText&gt;&lt;record&gt;&lt;rec-number&gt;54&lt;/rec-number&gt;&lt;foreign-keys&gt;&lt;key app="EN" db-id="9t2azsxem5wedyes02qv2t0y5eewf9p9sraa" timestamp="1673448687" guid="a4d82e08-116a-4788-b26a-b0d1755b84cc"&gt;54&lt;/key&gt;&lt;/foreign-keys&gt;&lt;ref-type name="Web Page"&gt;12&lt;/ref-type&gt;&lt;contributors&gt;&lt;authors&gt;&lt;author&gt;Antibiotic Guardian&lt;/author&gt;&lt;/authors&gt;&lt;/contributors&gt;&lt;titles&gt;&lt;title&gt;Become an Antibiotic Guardian&lt;/title&gt;&lt;/titles&gt;&lt;number&gt;20/12/2022&lt;/number&gt;&lt;dates&gt;&lt;year&gt;n.d.&lt;/year&gt;&lt;/dates&gt;&lt;urls&gt;&lt;related-urls&gt;&lt;url&gt;https://antibioticguardian.com/&lt;/url&gt;&lt;/related-urls&gt;&lt;/urls&gt;&lt;/record&gt;&lt;/Cite&gt;&lt;/EndNote&gt;</w:instrText>
      </w:r>
      <w:r w:rsidR="005F7652">
        <w:fldChar w:fldCharType="separate"/>
      </w:r>
      <w:r w:rsidR="00135EC2">
        <w:rPr>
          <w:noProof/>
        </w:rPr>
        <w:t>(39, 40)</w:t>
      </w:r>
      <w:r w:rsidR="005F7652">
        <w:fldChar w:fldCharType="end"/>
      </w:r>
      <w:r w:rsidR="005F7652">
        <w:t xml:space="preserve">. </w:t>
      </w:r>
      <w:r>
        <w:t xml:space="preserve">Comparatively, all participants held strong, informed and similar views surrounding what constituted a </w:t>
      </w:r>
      <w:r w:rsidR="00310044">
        <w:t>healthy diet</w:t>
      </w:r>
      <w:r>
        <w:t xml:space="preserve">. </w:t>
      </w:r>
      <w:r w:rsidR="00686D7E">
        <w:t xml:space="preserve">This </w:t>
      </w:r>
      <w:r w:rsidR="00D20AF1">
        <w:t>finding reflects those of</w:t>
      </w:r>
      <w:r w:rsidR="00686D7E">
        <w:t xml:space="preserve"> previous qualitative research, </w:t>
      </w:r>
      <w:r w:rsidR="00D20AF1">
        <w:t>which</w:t>
      </w:r>
      <w:r w:rsidR="00686D7E">
        <w:t xml:space="preserve"> suggest </w:t>
      </w:r>
      <w:r w:rsidR="00D20AF1">
        <w:t>that public awareness and knowledge surrounding the role of diet and food in AMR is lacking</w:t>
      </w:r>
      <w:r w:rsidR="00D20AF1">
        <w:fldChar w:fldCharType="begin">
          <w:fldData xml:space="preserve">PEVuZE5vdGU+PENpdGU+PEF1dGhvcj7DgWluZSBSZWdhbjwvQXV0aG9yPjxZZWFyPjIwMjI8L1ll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</w:fldData>
        </w:fldChar>
      </w:r>
      <w:r w:rsidR="00184801">
        <w:instrText xml:space="preserve"> ADDIN EN.CITE </w:instrText>
      </w:r>
      <w:r w:rsidR="00184801">
        <w:fldChar w:fldCharType="begin">
          <w:fldData xml:space="preserve">PEVuZE5vdGU+PENpdGU+PEF1dGhvcj7DgWluZSBSZWdhbjwvQXV0aG9yPjxZZWFyPjIwMjI8L1ll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</w:fldData>
        </w:fldChar>
      </w:r>
      <w:r w:rsidR="00184801">
        <w:instrText xml:space="preserve"> ADDIN EN.CITE.DATA </w:instrText>
      </w:r>
      <w:r w:rsidR="00184801">
        <w:fldChar w:fldCharType="end"/>
      </w:r>
      <w:r w:rsidR="00D20AF1">
        <w:fldChar w:fldCharType="separate"/>
      </w:r>
      <w:r w:rsidR="00184801">
        <w:rPr>
          <w:noProof/>
        </w:rPr>
        <w:t>(22, 23)</w:t>
      </w:r>
      <w:r w:rsidR="00D20AF1">
        <w:fldChar w:fldCharType="end"/>
      </w:r>
      <w:r w:rsidR="00D20AF1">
        <w:t xml:space="preserve">. </w:t>
      </w:r>
      <w:r>
        <w:t xml:space="preserve">Equally, the concept of diet-related AMR management strategies </w:t>
      </w:r>
      <w:r w:rsidR="00CF149C">
        <w:t>was</w:t>
      </w:r>
      <w:r>
        <w:t xml:space="preserve"> met with low motivation, scepticism and a desire to conduct personal research, </w:t>
      </w:r>
      <w:r w:rsidR="00CF149C">
        <w:t>demonstrating the importance of existing AMR awareness and education as an essential component for behaviour change</w:t>
      </w:r>
      <w:r w:rsidR="00CF149C">
        <w:fldChar w:fldCharType="begin"/>
      </w:r>
      <w:r w:rsidR="00135EC2">
        <w:instrText xml:space="preserve"> ADDIN EN.CITE &lt;EndNote&gt;&lt;Cite&gt;&lt;Author&gt;Arlinghaus&lt;/Author&gt;&lt;Year&gt;2018&lt;/Year&gt;&lt;RecNum&gt;32&lt;/RecNum&gt;&lt;IDText&gt;Advocating for Behavior Change With Education&lt;/IDText&gt;&lt;DisplayText&gt;(42)&lt;/DisplayText&gt;&lt;record&gt;&lt;rec-number&gt;32&lt;/rec-number&gt;&lt;foreign-keys&gt;&lt;key app="EN" db-id="9t2azsxem5wedyes02qv2t0y5eewf9p9sraa" timestamp="1673448685" guid="f4ccfe2f-3e30-452e-83c1-e05005ab5b90"&gt;32&lt;/key&gt;&lt;/foreign-keys&gt;&lt;ref-type name="Journal Article"&gt;17&lt;/ref-type&gt;&lt;contributors&gt;&lt;authors&gt;&lt;author&gt;Arlinghaus, Katherine R.&lt;/author&gt;&lt;author&gt;Johnston, Craig A.&lt;/author&gt;&lt;/authors&gt;&lt;/contributors&gt;&lt;titles&gt;&lt;title&gt;Advocating for Behavior Change With Education&lt;/title&gt;&lt;secondary-title&gt;American Journal of Lifestyle Medicine&lt;/secondary-title&gt;&lt;/titles&gt;&lt;periodical&gt;&lt;full-title&gt;American Journal of Lifestyle Medicine&lt;/full-title&gt;&lt;/periodical&gt;&lt;pages&gt;113-116&lt;/pages&gt;&lt;volume&gt;12&lt;/volume&gt;&lt;number&gt;2&lt;/number&gt;&lt;keywords&gt;&lt;keyword&gt;behavior change&lt;/keyword&gt;&lt;keyword&gt;Behavioral Medicine Review&lt;/keyword&gt;&lt;keyword&gt;education&lt;/keyword&gt;&lt;keyword&gt;knowledge&lt;/keyword&gt;&lt;keyword&gt;self-efficacy&lt;/keyword&gt;&lt;keyword&gt;training&lt;/keyword&gt;&lt;/keywords&gt;&lt;dates&gt;&lt;year&gt;2018&lt;/year&gt;&lt;/dates&gt;&lt;pub-location&gt;Los Angeles, CA&lt;/pub-location&gt;&lt;publisher&gt;Los Angeles, CA: SAGE Publications&lt;/publisher&gt;&lt;isbn&gt;1559-8276&lt;/isbn&gt;&lt;urls&gt;&lt;/urls&gt;&lt;electronic-resource-num&gt;10.1177/1559827617745479&lt;/electronic-resource-num&gt;&lt;/record&gt;&lt;/Cite&gt;&lt;/EndNote&gt;</w:instrText>
      </w:r>
      <w:r w:rsidR="00CF149C">
        <w:fldChar w:fldCharType="separate"/>
      </w:r>
      <w:r w:rsidR="00135EC2">
        <w:rPr>
          <w:noProof/>
        </w:rPr>
        <w:t>(</w:t>
      </w:r>
      <w:r w:rsidR="00595E7C">
        <w:rPr>
          <w:noProof/>
        </w:rPr>
        <w:t xml:space="preserve">41, </w:t>
      </w:r>
      <w:r w:rsidR="00135EC2">
        <w:rPr>
          <w:noProof/>
        </w:rPr>
        <w:t>42)</w:t>
      </w:r>
      <w:r w:rsidR="00CF149C">
        <w:fldChar w:fldCharType="end"/>
      </w:r>
      <w:r w:rsidR="00CF149C">
        <w:t xml:space="preserve">. </w:t>
      </w:r>
      <w:r w:rsidR="00894F67">
        <w:t>This study highlights that what is first required is engagement with the public to increase their awareness of AMR generally and diet-related AMR factors. This need</w:t>
      </w:r>
      <w:r w:rsidR="00E4360E">
        <w:t>s</w:t>
      </w:r>
      <w:r w:rsidR="00894F67">
        <w:t xml:space="preserve"> to be completed as a preliminary step or in conjunction with strategies seeking public-driven changes to diet for AMR purposes.</w:t>
      </w:r>
      <w:r w:rsidR="00767FFA">
        <w:t xml:space="preserve"> </w:t>
      </w:r>
    </w:p>
    <w:p w14:paraId="0935952C" w14:textId="13623B40" w:rsidR="003011B0" w:rsidRDefault="00767FFA" w:rsidP="00600339">
      <w:r>
        <w:t xml:space="preserve">As this research found that the highest educated participants </w:t>
      </w:r>
      <w:r w:rsidR="00AE4142">
        <w:t xml:space="preserve">indicated </w:t>
      </w:r>
      <w:r w:rsidR="00EE7C7C">
        <w:t>a greater awareness of AMR</w:t>
      </w:r>
      <w:r>
        <w:t xml:space="preserve">, there is </w:t>
      </w:r>
      <w:r w:rsidR="009C5085">
        <w:t xml:space="preserve">potentially </w:t>
      </w:r>
      <w:r>
        <w:t xml:space="preserve">a need to </w:t>
      </w:r>
      <w:r w:rsidR="00DB6F3A">
        <w:t xml:space="preserve">promote awareness among </w:t>
      </w:r>
      <w:r>
        <w:t>less educated populations and lower socioeconomic groups.</w:t>
      </w:r>
      <w:r w:rsidR="009C5085">
        <w:t xml:space="preserve"> Similar trends of misinformation are seen in less educated populations internationally</w:t>
      </w:r>
      <w:r w:rsidR="009C5085">
        <w:fldChar w:fldCharType="begin">
          <w:fldData xml:space="preserve">PEVuZE5vdGU+PENpdGU+PEF1dGhvcj5Qb2toYXJlbDwvQXV0aG9yPjxZZWFyPjIwMTk8L1llYXI+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</w:fldData>
        </w:fldChar>
      </w:r>
      <w:r w:rsidR="00135EC2">
        <w:instrText xml:space="preserve"> ADDIN EN.CITE </w:instrText>
      </w:r>
      <w:r w:rsidR="00135EC2">
        <w:fldChar w:fldCharType="begin">
          <w:fldData xml:space="preserve">PEVuZE5vdGU+PENpdGU+PEF1dGhvcj5Qb2toYXJlbDwvQXV0aG9yPjxZZWFyPjIwMTk8L1llYXI+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</w:fldData>
        </w:fldChar>
      </w:r>
      <w:r w:rsidR="00135EC2">
        <w:instrText xml:space="preserve"> ADDIN EN.CITE.DATA </w:instrText>
      </w:r>
      <w:r w:rsidR="00135EC2">
        <w:fldChar w:fldCharType="end"/>
      </w:r>
      <w:r w:rsidR="009C5085">
        <w:fldChar w:fldCharType="separate"/>
      </w:r>
      <w:r w:rsidR="00135EC2">
        <w:rPr>
          <w:noProof/>
        </w:rPr>
        <w:t>(43)</w:t>
      </w:r>
      <w:r w:rsidR="009C5085">
        <w:fldChar w:fldCharType="end"/>
      </w:r>
      <w:r w:rsidR="009C5085">
        <w:t xml:space="preserve">, while lower socio-economic groups also pose one of the hardest populations </w:t>
      </w:r>
      <w:r w:rsidR="00881815">
        <w:t>for health campaigns to</w:t>
      </w:r>
      <w:r w:rsidR="009C5085">
        <w:t xml:space="preserve"> </w:t>
      </w:r>
      <w:proofErr w:type="gramStart"/>
      <w:r w:rsidR="009C5085">
        <w:t>access</w:t>
      </w:r>
      <w:r w:rsidR="00595E7C">
        <w:t>(</w:t>
      </w:r>
      <w:proofErr w:type="gramEnd"/>
      <w:r w:rsidR="00595E7C">
        <w:t>44)</w:t>
      </w:r>
      <w:r w:rsidR="009C5085">
        <w:t xml:space="preserve">. </w:t>
      </w:r>
      <w:r w:rsidR="00EB0AF8">
        <w:t xml:space="preserve">Participants did not see themselves to be at risk of the consequences of AMR, </w:t>
      </w:r>
      <w:r w:rsidR="00B060D4">
        <w:t xml:space="preserve">potentially </w:t>
      </w:r>
      <w:r w:rsidR="00EB0AF8">
        <w:t>as a result of limited understanding of threat information</w:t>
      </w:r>
      <w:r w:rsidR="00B060D4">
        <w:t>, perceived argument quality or perceived source credibility</w:t>
      </w:r>
      <w:r w:rsidR="00EB0AF8">
        <w:t xml:space="preserve">. </w:t>
      </w:r>
      <w:r w:rsidR="003011B0">
        <w:t xml:space="preserve">This supports previously reported recommendations, which </w:t>
      </w:r>
      <w:r w:rsidR="009C5085">
        <w:t>endorse</w:t>
      </w:r>
      <w:r w:rsidR="003011B0">
        <w:t xml:space="preserve"> effective risk communication through targeted message framing, proactive, cross-sector One Health Awareness campaigns and an antibiotic food labelling system</w:t>
      </w:r>
      <w:r w:rsidR="003011B0">
        <w:fldChar w:fldCharType="begin"/>
      </w:r>
      <w:r w:rsidR="00184801">
        <w:instrText xml:space="preserve"> ADDIN EN.CITE &lt;EndNote&gt;&lt;Cite&gt;&lt;Author&gt;Áine Regan&lt;/Author&gt;&lt;Year&gt;2022&lt;/Year&gt;&lt;RecNum&gt;37&lt;/RecNum&gt;&lt;IDText&gt;Consumer perception and understanding of the risks of antibiotic use and antimicrobial resistance in farming&lt;/IDText&gt;&lt;DisplayText&gt;(22)&lt;/DisplayText&gt;&lt;record&gt;&lt;rec-number&gt;37&lt;/rec-number&gt;&lt;foreign-keys&gt;&lt;key app="EN" db-id="9t2azsxem5wedyes02qv2t0y5eewf9p9sraa" timestamp="1673448685" guid="51cb93ac-30ba-4eb5-8fc3-bc3626577798"&gt;37&lt;/key&gt;&lt;/foreign-keys&gt;&lt;ref-type name="Journal Article"&gt;17&lt;/ref-type&gt;&lt;contributors&gt;&lt;authors&gt;&lt;author&gt;Áine Regan, Sharon Sweeney, Claire McKernan, Tony Benson &amp;amp; Moira Dean &lt;/author&gt;&lt;/authors&gt;&lt;/contributors&gt;&lt;titles&gt;&lt;title&gt;Consumer perception and understanding of the risks of antibiotic use and antimicrobial resistance in farming&lt;/title&gt;&lt;secondary-title&gt;Agriculture and Human Values&lt;/secondary-title&gt;&lt;/titles&gt;&lt;periodical&gt;&lt;full-title&gt;Agriculture and Human Values&lt;/full-title&gt;&lt;/periodical&gt;&lt;dates&gt;&lt;year&gt;2022&lt;/year&gt;&lt;/dates&gt;&lt;urls&gt;&lt;/urls&gt;&lt;electronic-resource-num&gt;https://doi.org/10.1007/s10460-022-10399-y&lt;/electronic-resource-num&gt;&lt;/record&gt;&lt;/Cite&gt;&lt;/EndNote&gt;</w:instrText>
      </w:r>
      <w:r w:rsidR="003011B0">
        <w:fldChar w:fldCharType="separate"/>
      </w:r>
      <w:r w:rsidR="00184801">
        <w:rPr>
          <w:noProof/>
        </w:rPr>
        <w:t>(22)</w:t>
      </w:r>
      <w:r w:rsidR="003011B0">
        <w:fldChar w:fldCharType="end"/>
      </w:r>
      <w:r w:rsidR="003011B0">
        <w:t>.</w:t>
      </w:r>
      <w:r w:rsidR="00881815">
        <w:t xml:space="preserve"> Media saturation using posters</w:t>
      </w:r>
      <w:r w:rsidR="003829A9">
        <w:t>,</w:t>
      </w:r>
      <w:r w:rsidR="00881815">
        <w:t xml:space="preserve"> GP surgery leaflets and television adverts that direct the public towards a dietary AMR assessment and advice resource </w:t>
      </w:r>
      <w:r w:rsidR="003F5566">
        <w:t>could be beneficial</w:t>
      </w:r>
      <w:r w:rsidR="00881815">
        <w:t>.</w:t>
      </w:r>
      <w:r w:rsidR="00304ED0">
        <w:t xml:space="preserve"> There need</w:t>
      </w:r>
      <w:r w:rsidR="009C5085">
        <w:t>s</w:t>
      </w:r>
      <w:r w:rsidR="00304ED0">
        <w:t xml:space="preserve"> to be a shift from AMR being presented as an individualistic problem </w:t>
      </w:r>
      <w:r w:rsidR="00687B22">
        <w:t>of optimism bias</w:t>
      </w:r>
      <w:r w:rsidR="00304ED0">
        <w:t xml:space="preserve"> to framing the issue as one that expands </w:t>
      </w:r>
      <w:r w:rsidR="009C5085">
        <w:t>the</w:t>
      </w:r>
      <w:r w:rsidR="00824EE8">
        <w:t xml:space="preserve"> sphere of responsibility</w:t>
      </w:r>
      <w:r w:rsidR="00824EE8">
        <w:fldChar w:fldCharType="begin"/>
      </w:r>
      <w:r w:rsidR="00135EC2">
        <w:instrText xml:space="preserve"> ADDIN EN.CITE &lt;EndNote&gt;&lt;Cite&gt;&lt;Author&gt;Thornber&lt;/Author&gt;&lt;Year&gt;2021&lt;/Year&gt;&lt;RecNum&gt;47&lt;/RecNum&gt;&lt;IDText&gt;Communicating antimicrobial resistance: the need to go beyond human health&lt;/IDText&gt;&lt;DisplayText&gt;(45)&lt;/DisplayText&gt;&lt;record&gt;&lt;rec-number&gt;47&lt;/rec-number&gt;&lt;foreign-keys&gt;&lt;key app="EN" db-id="9t2azsxem5wedyes02qv2t0y5eewf9p9sraa" timestamp="1673448686" guid="1ac634da-846b-4f46-a5bd-bc55248b4473"&gt;47&lt;/key&gt;&lt;/foreign-keys&gt;&lt;ref-type name="Journal Article"&gt;17&lt;/ref-type&gt;&lt;contributors&gt;&lt;authors&gt;&lt;author&gt;Thornber, Kelly&lt;/author&gt;&lt;author&gt;Pitchforth, Emma&lt;/author&gt;&lt;/authors&gt;&lt;/contributors&gt;&lt;titles&gt;&lt;title&gt;Communicating antimicrobial resistance: the need to go beyond human health&lt;/title&gt;&lt;secondary-title&gt;JAC-antimicrobial resistance&lt;/secondary-title&gt;&lt;/titles&gt;&lt;periodical&gt;&lt;full-title&gt;JAC-antimicrobial resistance&lt;/full-title&gt;&lt;/periodical&gt;&lt;pages&gt;dlab096-dlab096&lt;/pages&gt;&lt;volume&gt;3&lt;/volume&gt;&lt;number&gt;3&lt;/number&gt;&lt;keywords&gt;&lt;keyword&gt;AcademicSubjects&lt;/keyword&gt;&lt;keyword&gt;MED00230&lt;/keyword&gt;&lt;keyword&gt;MED00290&lt;/keyword&gt;&lt;keyword&gt;MED00740&lt;/keyword&gt;&lt;keyword&gt;Viewpoint&lt;/keyword&gt;&lt;/keywords&gt;&lt;dates&gt;&lt;year&gt;2021&lt;/year&gt;&lt;/dates&gt;&lt;publisher&gt;Oxford University Press&lt;/publisher&gt;&lt;isbn&gt;2632-1823&lt;/isbn&gt;&lt;urls&gt;&lt;/urls&gt;&lt;electronic-resource-num&gt;10.1093/jacamr/dlab096&lt;/electronic-resource-num&gt;&lt;/record&gt;&lt;/Cite&gt;&lt;/EndNote&gt;</w:instrText>
      </w:r>
      <w:r w:rsidR="00824EE8">
        <w:fldChar w:fldCharType="separate"/>
      </w:r>
      <w:r w:rsidR="00135EC2">
        <w:rPr>
          <w:noProof/>
        </w:rPr>
        <w:t>(45)</w:t>
      </w:r>
      <w:r w:rsidR="00824EE8">
        <w:fldChar w:fldCharType="end"/>
      </w:r>
      <w:r w:rsidR="00824EE8">
        <w:t xml:space="preserve">. </w:t>
      </w:r>
    </w:p>
    <w:p w14:paraId="71556AD8" w14:textId="39E48965" w:rsidR="00E835BC" w:rsidRDefault="00A77D1D" w:rsidP="00A47F5A">
      <w:pPr>
        <w:pStyle w:val="Heading2"/>
      </w:pPr>
      <w:r>
        <w:t xml:space="preserve">Motivation to </w:t>
      </w:r>
      <w:r w:rsidR="00A94D72">
        <w:t>Invest in Diet-Related AMR Management</w:t>
      </w:r>
    </w:p>
    <w:p w14:paraId="0F77B013" w14:textId="08503B38" w:rsidR="00A47F5A" w:rsidRPr="00A47F5A" w:rsidRDefault="00A47F5A" w:rsidP="00A47F5A">
      <w:pPr>
        <w:pStyle w:val="Heading3"/>
      </w:pPr>
      <w:r>
        <w:t>Existing Investment in Diet</w:t>
      </w:r>
    </w:p>
    <w:p w14:paraId="0B3FD4A2" w14:textId="29A4A5A6" w:rsidR="0099082E" w:rsidRDefault="00D20AF1">
      <w:r>
        <w:t xml:space="preserve">The results demonstrated that </w:t>
      </w:r>
      <w:r w:rsidR="002552BB">
        <w:t>participants had a clear view of ‘healthy foods’, considering diet to be an important component to a healthy life, as previously identified in older person research</w:t>
      </w:r>
      <w:r w:rsidR="002552BB">
        <w:fldChar w:fldCharType="begin">
          <w:fldData xml:space="preserve">PEVuZE5vdGU+PENpdGU+PEF1dGhvcj5Ccm93bmllPC9BdXRob3I+PFllYXI+MjAxMzwvWWVhcj48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</w:fldData>
        </w:fldChar>
      </w:r>
      <w:r w:rsidR="00135EC2">
        <w:instrText xml:space="preserve"> ADDIN EN.CITE </w:instrText>
      </w:r>
      <w:r w:rsidR="00135EC2">
        <w:fldChar w:fldCharType="begin">
          <w:fldData xml:space="preserve">PEVuZE5vdGU+PENpdGU+PEF1dGhvcj5Ccm93bmllPC9BdXRob3I+PFllYXI+MjAxMzwvWWVhcj48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</w:fldData>
        </w:fldChar>
      </w:r>
      <w:r w:rsidR="00135EC2">
        <w:instrText xml:space="preserve"> ADDIN EN.CITE.DATA </w:instrText>
      </w:r>
      <w:r w:rsidR="00135EC2">
        <w:fldChar w:fldCharType="end"/>
      </w:r>
      <w:r w:rsidR="002552BB">
        <w:fldChar w:fldCharType="separate"/>
      </w:r>
      <w:r w:rsidR="00135EC2">
        <w:rPr>
          <w:noProof/>
        </w:rPr>
        <w:t>(46)</w:t>
      </w:r>
      <w:r w:rsidR="002552BB">
        <w:fldChar w:fldCharType="end"/>
      </w:r>
      <w:r w:rsidR="004E39A9">
        <w:t xml:space="preserve">, and </w:t>
      </w:r>
      <w:r w:rsidR="00A77D1D">
        <w:t>a ‘first line of defence’ in infectious disease. There is merit to this belief, with diet associated with antioxidative status and functioning of the immune system</w:t>
      </w:r>
      <w:r w:rsidR="00A77D1D">
        <w:fldChar w:fldCharType="begin">
          <w:fldData xml:space="preserve">PEVuZE5vdGU+PENpdGU+PEF1dGhvcj5CaWxsZXItVGFrYWhhc2hpPC9BdXRob3I+PFllYXI+MjAx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</w:fldData>
        </w:fldChar>
      </w:r>
      <w:r w:rsidR="00135EC2">
        <w:instrText xml:space="preserve"> ADDIN EN.CITE </w:instrText>
      </w:r>
      <w:r w:rsidR="00135EC2">
        <w:fldChar w:fldCharType="begin">
          <w:fldData xml:space="preserve">PEVuZE5vdGU+PENpdGU+PEF1dGhvcj5CaWxsZXItVGFrYWhhc2hpPC9BdXRob3I+PFllYXI+MjAx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</w:fldData>
        </w:fldChar>
      </w:r>
      <w:r w:rsidR="00135EC2">
        <w:instrText xml:space="preserve"> ADDIN EN.CITE.DATA </w:instrText>
      </w:r>
      <w:r w:rsidR="00135EC2">
        <w:fldChar w:fldCharType="end"/>
      </w:r>
      <w:r w:rsidR="00A77D1D">
        <w:fldChar w:fldCharType="separate"/>
      </w:r>
      <w:r w:rsidR="00135EC2">
        <w:rPr>
          <w:noProof/>
        </w:rPr>
        <w:t>(47, 48)</w:t>
      </w:r>
      <w:r w:rsidR="00A77D1D">
        <w:fldChar w:fldCharType="end"/>
      </w:r>
      <w:r w:rsidR="0091079A">
        <w:t xml:space="preserve"> </w:t>
      </w:r>
      <w:r w:rsidR="0091079A" w:rsidRPr="009B0514">
        <w:rPr>
          <w:color w:val="000000" w:themeColor="text1"/>
        </w:rPr>
        <w:t>and infection prevention is key among existing AMR initiatives</w:t>
      </w:r>
      <w:r w:rsidR="007103B9">
        <w:rPr>
          <w:color w:val="000000" w:themeColor="text1"/>
        </w:rPr>
        <w:fldChar w:fldCharType="begin">
          <w:fldData xml:space="preserve">PEVuZE5vdGU+PENpdGU+PEF1dGhvcj5aaW5nZzwvQXV0aG9yPjxZZWFyPjIwMTk8L1llYXI+PFJl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</w:fldData>
        </w:fldChar>
      </w:r>
      <w:r w:rsidR="00135EC2">
        <w:rPr>
          <w:color w:val="000000" w:themeColor="text1"/>
        </w:rPr>
        <w:instrText xml:space="preserve"> ADDIN EN.CITE </w:instrText>
      </w:r>
      <w:r w:rsidR="00135EC2">
        <w:rPr>
          <w:color w:val="000000" w:themeColor="text1"/>
        </w:rPr>
        <w:fldChar w:fldCharType="begin">
          <w:fldData xml:space="preserve">PEVuZE5vdGU+PENpdGU+PEF1dGhvcj5aaW5nZzwvQXV0aG9yPjxZZWFyPjIwMTk8L1llYXI+PFJl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</w:fldData>
        </w:fldChar>
      </w:r>
      <w:r w:rsidR="00135EC2">
        <w:rPr>
          <w:color w:val="000000" w:themeColor="text1"/>
        </w:rPr>
        <w:instrText xml:space="preserve"> ADDIN EN.CITE.DATA </w:instrText>
      </w:r>
      <w:r w:rsidR="00135EC2">
        <w:rPr>
          <w:color w:val="000000" w:themeColor="text1"/>
        </w:rPr>
      </w:r>
      <w:r w:rsidR="00135EC2">
        <w:rPr>
          <w:color w:val="000000" w:themeColor="text1"/>
        </w:rPr>
        <w:fldChar w:fldCharType="end"/>
      </w:r>
      <w:r w:rsidR="007103B9">
        <w:rPr>
          <w:color w:val="000000" w:themeColor="text1"/>
        </w:rPr>
      </w:r>
      <w:r w:rsidR="007103B9">
        <w:rPr>
          <w:color w:val="000000" w:themeColor="text1"/>
        </w:rPr>
        <w:fldChar w:fldCharType="separate"/>
      </w:r>
      <w:r w:rsidR="00135EC2">
        <w:rPr>
          <w:noProof/>
          <w:color w:val="000000" w:themeColor="text1"/>
        </w:rPr>
        <w:t>(49)</w:t>
      </w:r>
      <w:r w:rsidR="007103B9">
        <w:rPr>
          <w:color w:val="000000" w:themeColor="text1"/>
        </w:rPr>
        <w:fldChar w:fldCharType="end"/>
      </w:r>
      <w:r w:rsidR="00A77D1D">
        <w:t>.</w:t>
      </w:r>
      <w:r w:rsidR="007F3FBE">
        <w:t xml:space="preserve"> However, these beliefs were very generalised towards infectious disease and not resistant infections further demonstrating the challenges </w:t>
      </w:r>
      <w:r w:rsidR="0099082E">
        <w:t xml:space="preserve">of changing health behaviours without first raising awareness. </w:t>
      </w:r>
    </w:p>
    <w:p w14:paraId="228DD01B" w14:textId="4E85962B" w:rsidR="00E835BC" w:rsidRPr="006E637A" w:rsidRDefault="00E835BC" w:rsidP="00E835BC">
      <w:r w:rsidRPr="00B36BD4">
        <w:rPr>
          <w:color w:val="000000" w:themeColor="text1"/>
        </w:rPr>
        <w:lastRenderedPageBreak/>
        <w:t xml:space="preserve">This </w:t>
      </w:r>
      <w:r w:rsidR="0091079A">
        <w:rPr>
          <w:color w:val="000000" w:themeColor="text1"/>
        </w:rPr>
        <w:t xml:space="preserve">finding </w:t>
      </w:r>
      <w:r w:rsidRPr="00B36BD4">
        <w:rPr>
          <w:color w:val="000000" w:themeColor="text1"/>
        </w:rPr>
        <w:t xml:space="preserve">can in part be explained due to a lack of </w:t>
      </w:r>
      <w:r w:rsidR="003F5566">
        <w:rPr>
          <w:color w:val="000000" w:themeColor="text1"/>
        </w:rPr>
        <w:t xml:space="preserve">self-perceived </w:t>
      </w:r>
      <w:r w:rsidRPr="00B36BD4">
        <w:rPr>
          <w:color w:val="000000" w:themeColor="text1"/>
        </w:rPr>
        <w:t xml:space="preserve">diet-related AMR management </w:t>
      </w:r>
      <w:r w:rsidRPr="009B0514">
        <w:rPr>
          <w:color w:val="000000" w:themeColor="text1"/>
        </w:rPr>
        <w:t xml:space="preserve">knowledge among this sample of the general public. </w:t>
      </w:r>
      <w:r w:rsidR="004E39A9">
        <w:rPr>
          <w:color w:val="000000" w:themeColor="text1"/>
        </w:rPr>
        <w:t>The population’s existing interest in diet</w:t>
      </w:r>
      <w:r w:rsidRPr="00E43E12">
        <w:rPr>
          <w:color w:val="000000" w:themeColor="text1"/>
        </w:rPr>
        <w:t xml:space="preserve"> could be harnessed if </w:t>
      </w:r>
      <w:r w:rsidR="003F5566">
        <w:rPr>
          <w:color w:val="000000" w:themeColor="text1"/>
        </w:rPr>
        <w:t>current awareness</w:t>
      </w:r>
      <w:r w:rsidRPr="00E43E12">
        <w:rPr>
          <w:color w:val="000000" w:themeColor="text1"/>
        </w:rPr>
        <w:t xml:space="preserve"> were to expand into a greater </w:t>
      </w:r>
      <w:r w:rsidR="003F5566">
        <w:rPr>
          <w:color w:val="000000" w:themeColor="text1"/>
        </w:rPr>
        <w:t>appreciation</w:t>
      </w:r>
      <w:r w:rsidRPr="00E43E12">
        <w:rPr>
          <w:color w:val="000000" w:themeColor="text1"/>
        </w:rPr>
        <w:t xml:space="preserve"> of AMR and diet-related AMR management.</w:t>
      </w:r>
      <w:r>
        <w:rPr>
          <w:color w:val="000000" w:themeColor="text1"/>
        </w:rPr>
        <w:t xml:space="preserve"> </w:t>
      </w:r>
      <w:r w:rsidR="0091079A">
        <w:rPr>
          <w:color w:val="000000" w:themeColor="text1"/>
        </w:rPr>
        <w:t>T</w:t>
      </w:r>
      <w:r>
        <w:rPr>
          <w:color w:val="000000" w:themeColor="text1"/>
        </w:rPr>
        <w:t xml:space="preserve">his raises the rationale for greater awareness and knowledge </w:t>
      </w:r>
      <w:r w:rsidR="0091079A">
        <w:rPr>
          <w:color w:val="000000" w:themeColor="text1"/>
        </w:rPr>
        <w:t xml:space="preserve">campaigns </w:t>
      </w:r>
      <w:r w:rsidR="004E39A9">
        <w:rPr>
          <w:color w:val="000000" w:themeColor="text1"/>
        </w:rPr>
        <w:t xml:space="preserve">that promote discussion and engagement </w:t>
      </w:r>
      <w:r>
        <w:rPr>
          <w:color w:val="000000" w:themeColor="text1"/>
        </w:rPr>
        <w:t xml:space="preserve">within the </w:t>
      </w:r>
      <w:r w:rsidR="0091079A">
        <w:rPr>
          <w:color w:val="000000" w:themeColor="text1"/>
        </w:rPr>
        <w:t>public sphere</w:t>
      </w:r>
      <w:r>
        <w:rPr>
          <w:color w:val="000000" w:themeColor="text1"/>
        </w:rPr>
        <w:t xml:space="preserve">. </w:t>
      </w:r>
    </w:p>
    <w:p w14:paraId="0A29673D" w14:textId="46D7148E" w:rsidR="00E835BC" w:rsidRDefault="00E835BC" w:rsidP="00E835BC">
      <w:pPr>
        <w:pStyle w:val="Heading3"/>
      </w:pPr>
      <w:r>
        <w:t xml:space="preserve">Short-Term Sacrifice for Short-Term </w:t>
      </w:r>
      <w:r w:rsidR="00D51C75">
        <w:t>Benefits</w:t>
      </w:r>
    </w:p>
    <w:p w14:paraId="41C68407" w14:textId="31E8DC67" w:rsidR="002552BB" w:rsidRDefault="002552BB">
      <w:r>
        <w:t xml:space="preserve">Despite the </w:t>
      </w:r>
      <w:r w:rsidR="003F5566">
        <w:t xml:space="preserve">perceived </w:t>
      </w:r>
      <w:r>
        <w:t>link between diet and health being clear across the group, with variable specifics, participants were reluctant to theoretically change their long-term diet to reduce the risk of AMR</w:t>
      </w:r>
      <w:r w:rsidR="005F7652">
        <w:t>. I</w:t>
      </w:r>
      <w:r w:rsidR="00916D02">
        <w:t>ndividuals</w:t>
      </w:r>
      <w:r>
        <w:t xml:space="preserve"> predominately</w:t>
      </w:r>
      <w:r w:rsidR="00916D02">
        <w:t xml:space="preserve"> only</w:t>
      </w:r>
      <w:r>
        <w:t xml:space="preserve"> showed a willingness to alter diet for the duration of an antibiotics course</w:t>
      </w:r>
      <w:r w:rsidR="005F7652">
        <w:t>,</w:t>
      </w:r>
      <w:r w:rsidR="005F7652" w:rsidRPr="005F7652">
        <w:t xml:space="preserve"> </w:t>
      </w:r>
      <w:r w:rsidR="005F7652">
        <w:t>a short-term sacrifice for a short-term incentive. This hints at a lack of understanding of how dietary factors may influence the risk of AMR. Likewise, this demonstrates the influence that health incentives and the perceived risk of disease play in diet-related decision-making</w:t>
      </w:r>
      <w:r>
        <w:t>.</w:t>
      </w:r>
      <w:r w:rsidR="00916D02">
        <w:t xml:space="preserve"> </w:t>
      </w:r>
      <w:r w:rsidR="005F7652">
        <w:t>A</w:t>
      </w:r>
      <w:r w:rsidR="00916D02">
        <w:t xml:space="preserve">s gut-related AMR infections are largely a </w:t>
      </w:r>
      <w:r w:rsidR="00916D02" w:rsidRPr="00916D02">
        <w:rPr>
          <w:i/>
          <w:iCs/>
        </w:rPr>
        <w:t>result</w:t>
      </w:r>
      <w:r w:rsidR="00916D02">
        <w:t xml:space="preserve"> of close contact with associated livestock or consumption of a contaminated food source</w:t>
      </w:r>
      <w:r w:rsidR="00916D02">
        <w:fldChar w:fldCharType="begin"/>
      </w:r>
      <w:r w:rsidR="00184801">
        <w:instrText xml:space="preserve"> ADDIN EN.CITE &lt;EndNote&gt;&lt;Cite&gt;&lt;Author&gt;Carlet&lt;/Author&gt;&lt;Year&gt;2012&lt;/Year&gt;&lt;RecNum&gt;12&lt;/RecNum&gt;&lt;IDText&gt;The gut is the epicentre of antibiotic resistance&lt;/IDText&gt;&lt;DisplayText&gt;(18)&lt;/DisplayText&gt;&lt;record&gt;&lt;rec-number&gt;12&lt;/rec-number&gt;&lt;foreign-keys&gt;&lt;key app="EN" db-id="9t2azsxem5wedyes02qv2t0y5eewf9p9sraa" timestamp="1673448684" guid="4b4b5d48-da7d-4b0f-bf7f-b830281cab66"&gt;12&lt;/key&gt;&lt;/foreign-keys&gt;&lt;ref-type name="Journal Article"&gt;17&lt;/ref-type&gt;&lt;contributors&gt;&lt;authors&gt;&lt;author&gt;Carlet, Jean&lt;/author&gt;&lt;/authors&gt;&lt;/contributors&gt;&lt;titles&gt;&lt;title&gt;The gut is the epicentre of antibiotic resistance&lt;/title&gt;&lt;secondary-title&gt;Antimicrobial resistance &amp;amp; infection control&lt;/secondary-title&gt;&lt;/titles&gt;&lt;periodical&gt;&lt;full-title&gt;Antimicrobial resistance &amp;amp; infection control&lt;/full-title&gt;&lt;/periodical&gt;&lt;pages&gt;39&lt;/pages&gt;&lt;volume&gt;1&lt;/volume&gt;&lt;number&gt;1&lt;/number&gt;&lt;keywords&gt;&lt;keyword&gt;Bacteria&lt;/keyword&gt;&lt;keyword&gt;Clostridium difficile&lt;/keyword&gt;&lt;keyword&gt;Destroy and restore&lt;/keyword&gt;&lt;keyword&gt;Disease transmission&lt;/keyword&gt;&lt;keyword&gt;Drug resistance in microorganisms&lt;/keyword&gt;&lt;keyword&gt;Gut&lt;/keyword&gt;&lt;keyword&gt;Health aspects&lt;/keyword&gt;&lt;keyword&gt;Infection&lt;/keyword&gt;&lt;keyword&gt;Medical research&lt;/keyword&gt;&lt;keyword&gt;Medicine, Experimental&lt;/keyword&gt;&lt;keyword&gt;Microbiota (Symbiotic organisms)&lt;/keyword&gt;&lt;keyword&gt;Probiotics&lt;/keyword&gt;&lt;keyword&gt;Resistance to antibiotics&lt;/keyword&gt;&lt;keyword&gt;SDD&lt;/keyword&gt;&lt;keyword&gt;Search&lt;/keyword&gt;&lt;/keywords&gt;&lt;dates&gt;&lt;year&gt;2012&lt;/year&gt;&lt;/dates&gt;&lt;pub-location&gt;England&lt;/pub-location&gt;&lt;publisher&gt;England: BioMed Central Ltd&lt;/publisher&gt;&lt;isbn&gt;2047-2994&lt;/isbn&gt;&lt;urls&gt;&lt;/urls&gt;&lt;electronic-resource-num&gt;10.1186/2047-2994-1-39&lt;/electronic-resource-num&gt;&lt;/record&gt;&lt;/Cite&gt;&lt;/EndNote&gt;</w:instrText>
      </w:r>
      <w:r w:rsidR="00916D02">
        <w:fldChar w:fldCharType="separate"/>
      </w:r>
      <w:r w:rsidR="00184801">
        <w:rPr>
          <w:noProof/>
        </w:rPr>
        <w:t>(18)</w:t>
      </w:r>
      <w:r w:rsidR="00916D02">
        <w:fldChar w:fldCharType="end"/>
      </w:r>
      <w:r w:rsidR="00916D02">
        <w:t>, dietary change at the point of infection and antibiotics is largely unrelated to the risk of resista</w:t>
      </w:r>
      <w:r w:rsidR="004E39A9">
        <w:t>nce</w:t>
      </w:r>
      <w:r w:rsidR="00916D02">
        <w:t xml:space="preserve">. </w:t>
      </w:r>
    </w:p>
    <w:p w14:paraId="47D36B65" w14:textId="3BA61BE3" w:rsidR="00767FFA" w:rsidRDefault="00767FFA">
      <w:r>
        <w:t>Th</w:t>
      </w:r>
      <w:r w:rsidR="00916D02">
        <w:t>e finding</w:t>
      </w:r>
      <w:r>
        <w:t xml:space="preserve"> demonstrates that in order for the public to change their diet, the perceived health benefit must outweigh the perceived sacrifice of the lifestyle change. </w:t>
      </w:r>
      <w:r w:rsidR="00CF1988">
        <w:t>This finding is reflected in the Health Belief Model</w:t>
      </w:r>
      <w:r w:rsidR="007103B9">
        <w:fldChar w:fldCharType="begin"/>
      </w:r>
      <w:r w:rsidR="00135EC2">
        <w:instrText xml:space="preserve"> ADDIN EN.CITE &lt;EndNote&gt;&lt;Cite&gt;&lt;Author&gt;Morrison&lt;/Author&gt;&lt;Year&gt;2022&lt;/Year&gt;&lt;RecNum&gt;16&lt;/RecNum&gt;&lt;IDText&gt;An introduction to health psychology&lt;/IDText&gt;&lt;DisplayText&gt;(50)&lt;/DisplayText&gt;&lt;record&gt;&lt;rec-number&gt;16&lt;/rec-number&gt;&lt;foreign-keys&gt;&lt;key app="EN" db-id="9t2azsxem5wedyes02qv2t0y5eewf9p9sraa" timestamp="1673448684" guid="37fcd058-79c3-4826-baf5-5ef57f2c0b13"&gt;16&lt;/key&gt;&lt;/foreign-keys&gt;&lt;ref-type name="Journal Article"&gt;17&lt;/ref-type&gt;&lt;contributors&gt;&lt;authors&gt;&lt;author&gt;Morrison, Val&lt;/author&gt;&lt;/authors&gt;&lt;secondary-authors&gt;&lt;author&gt;Bennett, Paul&lt;/author&gt;&lt;/secondary-authors&gt;&lt;/contributors&gt;&lt;titles&gt;&lt;title&gt;An introduction to health psychology&lt;/title&gt;&lt;/titles&gt;&lt;edition&gt;Fifth edition.&lt;/edition&gt;&lt;keywords&gt;&lt;keyword&gt;Clinical health psychology&lt;/keyword&gt;&lt;/keywords&gt;&lt;dates&gt;&lt;year&gt;2022&lt;/year&gt;&lt;/dates&gt;&lt;pub-location&gt;Harlow, England&lt;/pub-location&gt;&lt;publisher&gt;Harlow, England : Pearson&lt;/publisher&gt;&lt;urls&gt;&lt;/urls&gt;&lt;/record&gt;&lt;/Cite&gt;&lt;/EndNote&gt;</w:instrText>
      </w:r>
      <w:r w:rsidR="007103B9">
        <w:fldChar w:fldCharType="separate"/>
      </w:r>
      <w:r w:rsidR="00135EC2">
        <w:rPr>
          <w:noProof/>
        </w:rPr>
        <w:t>(50)</w:t>
      </w:r>
      <w:r w:rsidR="007103B9">
        <w:fldChar w:fldCharType="end"/>
      </w:r>
      <w:r w:rsidR="00CF1988">
        <w:t xml:space="preserve">, with the framework considering perceived susceptibility. </w:t>
      </w:r>
      <w:r w:rsidR="00916D02">
        <w:t xml:space="preserve">A dietary change cannot be seen to significantly </w:t>
      </w:r>
      <w:r w:rsidR="00687B22">
        <w:t xml:space="preserve">reduce </w:t>
      </w:r>
      <w:r w:rsidR="00916D02">
        <w:t>life enjoyment</w:t>
      </w:r>
      <w:r w:rsidR="00CF37A1">
        <w:t xml:space="preserve"> and ideally could be framed as part of a life enjoyment approach</w:t>
      </w:r>
      <w:r w:rsidR="00916D02">
        <w:t xml:space="preserve"> to be effective, or if it is perceived to do so then the risk of resistant disease and benefits of avoiding such outcomes must </w:t>
      </w:r>
      <w:r w:rsidR="00CB286F">
        <w:t>outweigh this</w:t>
      </w:r>
      <w:r w:rsidR="00916D02">
        <w:t xml:space="preserve">. </w:t>
      </w:r>
    </w:p>
    <w:p w14:paraId="4CF3962C" w14:textId="1DCB6B1F" w:rsidR="009F6505" w:rsidRDefault="006A5D1B" w:rsidP="009F6505">
      <w:r>
        <w:t xml:space="preserve">Low motivation to invest in diet-related AMR management appeared to particularly be the case given the regular exposure of diet </w:t>
      </w:r>
      <w:r w:rsidR="00594D61">
        <w:t>as an integral part of daily life compared with a faraway</w:t>
      </w:r>
      <w:r w:rsidR="00F27C6D">
        <w:t xml:space="preserve"> and less tangible concept of untreatable infections. The qualitative work supports the low perceived behavioural control over AMR and dispositional pessimism as influential roots </w:t>
      </w:r>
      <w:r w:rsidR="00483039">
        <w:t>of</w:t>
      </w:r>
      <w:r w:rsidR="00F27C6D">
        <w:t xml:space="preserve"> susceptibility beliefs</w:t>
      </w:r>
      <w:r w:rsidR="00983B84">
        <w:fldChar w:fldCharType="begin">
          <w:fldData xml:space="preserve">PEVuZE5vdGU+PENpdGU+PEF1dGhvcj5HZXJlbmQ8L0F1dGhvcj48WWVhcj4yMDA0PC9ZZWFyPjxS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</w:fldData>
        </w:fldChar>
      </w:r>
      <w:r w:rsidR="00135EC2">
        <w:instrText xml:space="preserve"> ADDIN EN.CITE </w:instrText>
      </w:r>
      <w:r w:rsidR="00135EC2">
        <w:fldChar w:fldCharType="begin">
          <w:fldData xml:space="preserve">PEVuZE5vdGU+PENpdGU+PEF1dGhvcj5HZXJlbmQ8L0F1dGhvcj48WWVhcj4yMDA0PC9ZZWFyPjxS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</w:fldData>
        </w:fldChar>
      </w:r>
      <w:r w:rsidR="00135EC2">
        <w:instrText xml:space="preserve"> ADDIN EN.CITE.DATA </w:instrText>
      </w:r>
      <w:r w:rsidR="00135EC2">
        <w:fldChar w:fldCharType="end"/>
      </w:r>
      <w:r w:rsidR="00983B84">
        <w:fldChar w:fldCharType="separate"/>
      </w:r>
      <w:r w:rsidR="00135EC2">
        <w:rPr>
          <w:noProof/>
        </w:rPr>
        <w:t>(51)</w:t>
      </w:r>
      <w:r w:rsidR="00983B84">
        <w:fldChar w:fldCharType="end"/>
      </w:r>
      <w:r w:rsidR="00F27C6D">
        <w:t>. Increasing the tangibility of dietary health risks in AMR could serve to shift the public’s outcome expectancies, as described in social cognition theory</w:t>
      </w:r>
      <w:r w:rsidR="00983B84">
        <w:fldChar w:fldCharType="begin"/>
      </w:r>
      <w:r w:rsidR="00135EC2">
        <w:instrText xml:space="preserve"> ADDIN EN.CITE &lt;EndNote&gt;&lt;Cite&gt;&lt;Author&gt;Srull&lt;/Author&gt;&lt;Year&gt;2014&lt;/Year&gt;&lt;IDText&gt;Handbook of social cognition&lt;/IDText&gt;&lt;DisplayText&gt;(52)&lt;/DisplayText&gt;&lt;record&gt;&lt;keywords&gt;&lt;keyword&gt;Social perception&lt;/keyword&gt;&lt;keyword&gt;Cognition -- Handbooks, manuals, etc&lt;/keyword&gt;&lt;keyword&gt;Social perception -- Handbooks, manuals, etc&lt;/keyword&gt;&lt;/keywords&gt;&lt;titles&gt;&lt;title&gt;Handbook of social cognition&lt;/title&gt;&lt;/titles&gt;&lt;contributors&gt;&lt;authors&gt;&lt;author&gt;Srull, Thomas K.&lt;/author&gt;&lt;author&gt;Wyer, Robert S.&lt;/author&gt;&lt;/authors&gt;&lt;/contributors&gt;&lt;edition&gt;2nd&lt;/edition&gt;&lt;added-date format="utc"&gt;1716898420&lt;/added-date&gt;&lt;pub-location&gt;New York&lt;/pub-location&gt;&lt;ref-type name="Journal Article"&gt;17&lt;/ref-type&gt;&lt;dates&gt;&lt;year&gt;2014&lt;/year&gt;&lt;/dates&gt;&lt;rec-number&gt;148&lt;/rec-number&gt;&lt;publisher&gt;New York : Psychology Press&lt;/publisher&gt;&lt;last-updated-date format="utc"&gt;1716898420&lt;/last-updated-date&gt;&lt;/record&gt;&lt;/Cite&gt;&lt;/EndNote&gt;</w:instrText>
      </w:r>
      <w:r w:rsidR="00983B84">
        <w:fldChar w:fldCharType="separate"/>
      </w:r>
      <w:r w:rsidR="00135EC2">
        <w:rPr>
          <w:noProof/>
        </w:rPr>
        <w:t>(52)</w:t>
      </w:r>
      <w:r w:rsidR="00983B84">
        <w:fldChar w:fldCharType="end"/>
      </w:r>
      <w:r w:rsidR="00F27C6D">
        <w:t xml:space="preserve">. </w:t>
      </w:r>
      <w:r w:rsidR="006D688A">
        <w:t xml:space="preserve">This could be </w:t>
      </w:r>
      <w:r w:rsidR="00AC7A26">
        <w:t xml:space="preserve">achieved </w:t>
      </w:r>
      <w:r w:rsidR="006D688A">
        <w:t>through relatability and personalised messaging, a</w:t>
      </w:r>
      <w:r w:rsidR="00983B84">
        <w:t xml:space="preserve"> strategy</w:t>
      </w:r>
      <w:r w:rsidR="006D688A">
        <w:t xml:space="preserve"> </w:t>
      </w:r>
      <w:r w:rsidR="00983B84">
        <w:t>previously</w:t>
      </w:r>
      <w:r w:rsidR="006D688A">
        <w:t xml:space="preserve"> used in the Department of Health</w:t>
      </w:r>
      <w:r w:rsidR="00A301FA">
        <w:t xml:space="preserve"> and Social Care</w:t>
      </w:r>
      <w:r w:rsidR="006D688A">
        <w:t xml:space="preserve">’s </w:t>
      </w:r>
      <w:r w:rsidR="00A301FA">
        <w:t>sharing of ‘COVID’ stories</w:t>
      </w:r>
      <w:r w:rsidR="00A301FA">
        <w:fldChar w:fldCharType="begin"/>
      </w:r>
      <w:r w:rsidR="00135EC2">
        <w:instrText xml:space="preserve"> ADDIN EN.CITE &lt;EndNote&gt;&lt;Cite&gt;&lt;Author&gt;Department of Health and Social Care&lt;/Author&gt;&lt;Year&gt;2021&lt;/Year&gt;&lt;RecNum&gt;44&lt;/RecNum&gt;&lt;IDText&gt;Young COVID patients share stories to urge others to get jabbed&lt;/IDText&gt;&lt;DisplayText&gt;(53)&lt;/DisplayText&gt;&lt;record&gt;&lt;rec-number&gt;44&lt;/rec-number&gt;&lt;foreign-keys&gt;&lt;key app="EN" db-id="9t2azsxem5wedyes02qv2t0y5eewf9p9sraa" timestamp="1673448686" guid="eb359d6e-b943-44fb-9c5e-3140b0ab50f2"&gt;44&lt;/key&gt;&lt;/foreign-keys&gt;&lt;ref-type name="Web Page"&gt;12&lt;/ref-type&gt;&lt;contributors&gt;&lt;authors&gt;&lt;author&gt;Department of Health and Social Care,&lt;/author&gt;&lt;/authors&gt;&lt;/contributors&gt;&lt;titles&gt;&lt;title&gt;Young COVID patients share stories to urge others to get jabbed&lt;/title&gt;&lt;/titles&gt;&lt;number&gt;19/12/2022&lt;/number&gt;&lt;dates&gt;&lt;year&gt;2021&lt;/year&gt;&lt;/dates&gt;&lt;urls&gt;&lt;related-urls&gt;&lt;url&gt;https://www.gov.uk/government/news/young-covid-patients-share-stories-to-urge-others-to-get-jabbed&lt;/url&gt;&lt;/related-urls&gt;&lt;/urls&gt;&lt;/record&gt;&lt;/Cite&gt;&lt;/EndNote&gt;</w:instrText>
      </w:r>
      <w:r w:rsidR="00A301FA">
        <w:fldChar w:fldCharType="separate"/>
      </w:r>
      <w:r w:rsidR="00135EC2">
        <w:rPr>
          <w:noProof/>
        </w:rPr>
        <w:t>(53)</w:t>
      </w:r>
      <w:r w:rsidR="00A301FA">
        <w:fldChar w:fldCharType="end"/>
      </w:r>
      <w:r w:rsidR="00A301FA">
        <w:t>.</w:t>
      </w:r>
      <w:r w:rsidR="006D688A">
        <w:t xml:space="preserve"> </w:t>
      </w:r>
    </w:p>
    <w:p w14:paraId="0E141E4A" w14:textId="37D4ED80" w:rsidR="00A47F5A" w:rsidRDefault="00AF4B34" w:rsidP="009F6505">
      <w:pPr>
        <w:pStyle w:val="Heading2"/>
      </w:pPr>
      <w:r>
        <w:t>Tailored Approaches to Diet-driven AMR Management</w:t>
      </w:r>
    </w:p>
    <w:p w14:paraId="27C3CAD5" w14:textId="436C72A4" w:rsidR="009A7B92" w:rsidRDefault="00A47F5A">
      <w:r>
        <w:t xml:space="preserve">Participants </w:t>
      </w:r>
      <w:r w:rsidR="009D4FD1">
        <w:t>preferred</w:t>
      </w:r>
      <w:r>
        <w:t xml:space="preserve"> two sub-themes of somewhat contradictory approaches to diet-related AMR management.</w:t>
      </w:r>
      <w:r w:rsidR="00AF4B34">
        <w:t xml:space="preserve"> On the one hand, participants felt motivated to seek out their own information</w:t>
      </w:r>
      <w:r w:rsidR="009F142C">
        <w:t xml:space="preserve"> </w:t>
      </w:r>
      <w:r w:rsidR="00483039">
        <w:t>o</w:t>
      </w:r>
      <w:r w:rsidR="009F142C">
        <w:t>n diet and health</w:t>
      </w:r>
      <w:r w:rsidR="00AF4B34">
        <w:t xml:space="preserve">, rejecting the idea of health instruction. Comparatively, a </w:t>
      </w:r>
      <w:r w:rsidR="009F142C">
        <w:t>cluster of NHS support and unwavering trust in health professional’s advice was observed.</w:t>
      </w:r>
      <w:r w:rsidR="009D4FD1">
        <w:t xml:space="preserve"> </w:t>
      </w:r>
      <w:r w:rsidR="00050AC0">
        <w:t xml:space="preserve">These </w:t>
      </w:r>
      <w:r w:rsidR="009D4FD1">
        <w:t>sub-</w:t>
      </w:r>
      <w:r w:rsidR="00050AC0">
        <w:t>themes may seem somewhat contradictory, a characteristic of thematic analysis, which is not necessarily to tell a uniform, singular narrative but convey the key patterned meaning evident</w:t>
      </w:r>
      <w:r w:rsidR="007103B9">
        <w:fldChar w:fldCharType="begin"/>
      </w:r>
      <w:r w:rsidR="00184801">
        <w:instrText xml:space="preserve"> ADDIN EN.CITE &lt;EndNote&gt;&lt;Cite&gt;&lt;Author&gt;Braun&lt;/Author&gt;&lt;Year&gt;2022&lt;/Year&gt;&lt;RecNum&gt;28&lt;/RecNum&gt;&lt;IDText&gt;Thematic analysis : a practical guide&lt;/IDText&gt;&lt;DisplayText&gt;(33)&lt;/DisplayText&gt;&lt;record&gt;&lt;rec-number&gt;28&lt;/rec-number&gt;&lt;foreign-keys&gt;&lt;key app="EN" db-id="9t2azsxem5wedyes02qv2t0y5eewf9p9sraa" timestamp="1673448685" guid="c94ba9e3-d686-4a3c-ad94-3221bf99ae3d"&gt;28&lt;/key&gt;&lt;/foreign-keys&gt;&lt;ref-type name="Journal Article"&gt;17&lt;/ref-type&gt;&lt;contributors&gt;&lt;authors&gt;&lt;author&gt;Braun, Virginia&lt;/author&gt;&lt;/authors&gt;&lt;secondary-authors&gt;&lt;author&gt;Clarke, Victoria&lt;/author&gt;&lt;/secondary-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s Angeles&lt;/pub-location&gt;&lt;publisher&gt;Los Angeles : SAGE&lt;/publisher&gt;&lt;urls&gt;&lt;/urls&gt;&lt;/record&gt;&lt;/Cite&gt;&lt;/EndNote&gt;</w:instrText>
      </w:r>
      <w:r w:rsidR="007103B9">
        <w:fldChar w:fldCharType="separate"/>
      </w:r>
      <w:r w:rsidR="00184801">
        <w:rPr>
          <w:noProof/>
        </w:rPr>
        <w:t>(33)</w:t>
      </w:r>
      <w:r w:rsidR="007103B9">
        <w:fldChar w:fldCharType="end"/>
      </w:r>
      <w:r w:rsidR="00050AC0">
        <w:t xml:space="preserve">. </w:t>
      </w:r>
      <w:r w:rsidR="009F142C">
        <w:t xml:space="preserve">The </w:t>
      </w:r>
      <w:r w:rsidR="004B3951">
        <w:t>spectrum of preferred approaches</w:t>
      </w:r>
      <w:r w:rsidR="009F142C">
        <w:t xml:space="preserve"> could be</w:t>
      </w:r>
      <w:r w:rsidR="004B3951">
        <w:t xml:space="preserve"> due to</w:t>
      </w:r>
      <w:r w:rsidR="009F142C">
        <w:t xml:space="preserve"> individual personality</w:t>
      </w:r>
      <w:r w:rsidR="00050AC0">
        <w:t>, with those favouring independent strategies harbouring a high degree of perceived behavioural control in diet and AMR</w:t>
      </w:r>
      <w:r w:rsidR="007103B9">
        <w:fldChar w:fldCharType="begin"/>
      </w:r>
      <w:r w:rsidR="00135EC2">
        <w:instrText xml:space="preserve"> ADDIN EN.CITE &lt;EndNote&gt;&lt;Cite&gt;&lt;Author&gt;Morrison&lt;/Author&gt;&lt;Year&gt;2022&lt;/Year&gt;&lt;RecNum&gt;16&lt;/RecNum&gt;&lt;IDText&gt;An introduction to health psychology&lt;/IDText&gt;&lt;DisplayText&gt;(50)&lt;/DisplayText&gt;&lt;record&gt;&lt;rec-number&gt;16&lt;/rec-number&gt;&lt;foreign-keys&gt;&lt;key app="EN" db-id="9t2azsxem5wedyes02qv2t0y5eewf9p9sraa" timestamp="1673448684" guid="37fcd058-79c3-4826-baf5-5ef57f2c0b13"&gt;16&lt;/key&gt;&lt;/foreign-keys&gt;&lt;ref-type name="Journal Article"&gt;17&lt;/ref-type&gt;&lt;contributors&gt;&lt;authors&gt;&lt;author&gt;Morrison, Val&lt;/author&gt;&lt;/authors&gt;&lt;secondary-authors&gt;&lt;author&gt;Bennett, Paul&lt;/author&gt;&lt;/secondary-authors&gt;&lt;/contributors&gt;&lt;titles&gt;&lt;title&gt;An introduction to health psychology&lt;/title&gt;&lt;/titles&gt;&lt;edition&gt;Fifth edition.&lt;/edition&gt;&lt;keywords&gt;&lt;keyword&gt;Clinical health psychology&lt;/keyword&gt;&lt;/keywords&gt;&lt;dates&gt;&lt;year&gt;2022&lt;/year&gt;&lt;/dates&gt;&lt;pub-location&gt;Harlow, England&lt;/pub-location&gt;&lt;publisher&gt;Harlow, England : Pearson&lt;/publisher&gt;&lt;urls&gt;&lt;/urls&gt;&lt;/record&gt;&lt;/Cite&gt;&lt;/EndNote&gt;</w:instrText>
      </w:r>
      <w:r w:rsidR="007103B9">
        <w:fldChar w:fldCharType="separate"/>
      </w:r>
      <w:r w:rsidR="00135EC2">
        <w:rPr>
          <w:noProof/>
        </w:rPr>
        <w:t>(50)</w:t>
      </w:r>
      <w:r w:rsidR="007103B9">
        <w:fldChar w:fldCharType="end"/>
      </w:r>
      <w:r w:rsidR="00050AC0">
        <w:t>.</w:t>
      </w:r>
      <w:r w:rsidR="00046EE6">
        <w:t xml:space="preserve"> Comparatively, it is thought that individual circumstance is influential, with older men in particular </w:t>
      </w:r>
      <w:r w:rsidR="00285326">
        <w:t xml:space="preserve">at risk of poor dietary management in health and more likely to seek help </w:t>
      </w:r>
      <w:r w:rsidR="004B3951">
        <w:t xml:space="preserve">from external sources </w:t>
      </w:r>
      <w:r w:rsidR="00285326">
        <w:t>than manage independently</w:t>
      </w:r>
      <w:r w:rsidR="006962E8">
        <w:fldChar w:fldCharType="begin">
          <w:fldData xml:space="preserve">PEVuZE5vdGU+PENpdGU+PEF1dGhvcj5IdWdoZXM8L0F1dGhvcj48WWVhcj4yMDA0PC9ZZWFyPjxS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</w:fldData>
        </w:fldChar>
      </w:r>
      <w:r w:rsidR="00135EC2">
        <w:instrText xml:space="preserve"> ADDIN EN.CITE </w:instrText>
      </w:r>
      <w:r w:rsidR="00135EC2">
        <w:fldChar w:fldCharType="begin">
          <w:fldData xml:space="preserve">PEVuZE5vdGU+PENpdGU+PEF1dGhvcj5IdWdoZXM8L0F1dGhvcj48WWVhcj4yMDA0PC9ZZWFyPjxS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</w:fldData>
        </w:fldChar>
      </w:r>
      <w:r w:rsidR="00135EC2">
        <w:instrText xml:space="preserve"> ADDIN EN.CITE.DATA </w:instrText>
      </w:r>
      <w:r w:rsidR="00135EC2">
        <w:fldChar w:fldCharType="end"/>
      </w:r>
      <w:r w:rsidR="006962E8">
        <w:fldChar w:fldCharType="separate"/>
      </w:r>
      <w:r w:rsidR="00135EC2">
        <w:rPr>
          <w:noProof/>
        </w:rPr>
        <w:t>(54)</w:t>
      </w:r>
      <w:r w:rsidR="006962E8">
        <w:fldChar w:fldCharType="end"/>
      </w:r>
      <w:r w:rsidR="00285326">
        <w:t xml:space="preserve">. </w:t>
      </w:r>
      <w:r w:rsidR="00AF0765">
        <w:t xml:space="preserve">Likewise, the trust placed in doctors’ advice </w:t>
      </w:r>
      <w:r w:rsidR="004B3951">
        <w:t>has been well documented</w:t>
      </w:r>
      <w:r w:rsidR="004B3951">
        <w:fldChar w:fldCharType="begin">
          <w:fldData xml:space="preserve">PEVuZE5vdGU+PENpdGU+PEF1dGhvcj5NZW5kZXM8L0F1dGhvcj48WWVhcj4yMDE3PC9ZZWFyPjxS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</w:fldData>
        </w:fldChar>
      </w:r>
      <w:r w:rsidR="00135EC2">
        <w:instrText xml:space="preserve"> ADDIN EN.CITE </w:instrText>
      </w:r>
      <w:r w:rsidR="00135EC2">
        <w:fldChar w:fldCharType="begin">
          <w:fldData xml:space="preserve">PEVuZE5vdGU+PENpdGU+PEF1dGhvcj5NZW5kZXM8L0F1dGhvcj48WWVhcj4yMDE3PC9ZZWFyPjxS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</w:fldData>
        </w:fldChar>
      </w:r>
      <w:r w:rsidR="00135EC2">
        <w:instrText xml:space="preserve"> ADDIN EN.CITE.DATA </w:instrText>
      </w:r>
      <w:r w:rsidR="00135EC2">
        <w:fldChar w:fldCharType="end"/>
      </w:r>
      <w:r w:rsidR="004B3951">
        <w:fldChar w:fldCharType="separate"/>
      </w:r>
      <w:r w:rsidR="00135EC2">
        <w:rPr>
          <w:noProof/>
        </w:rPr>
        <w:t>(55)</w:t>
      </w:r>
      <w:r w:rsidR="004B3951">
        <w:fldChar w:fldCharType="end"/>
      </w:r>
      <w:r w:rsidR="004B3951">
        <w:t xml:space="preserve"> and </w:t>
      </w:r>
      <w:r w:rsidR="00AF0765">
        <w:t>solidifies healthcare providers as a credible source</w:t>
      </w:r>
      <w:r w:rsidR="009A7B92">
        <w:t xml:space="preserve"> </w:t>
      </w:r>
      <w:r w:rsidR="004B3951">
        <w:t>in this field.</w:t>
      </w:r>
    </w:p>
    <w:p w14:paraId="738D2F73" w14:textId="5E52AA98" w:rsidR="009F6505" w:rsidRDefault="004B3951" w:rsidP="00AF0765">
      <w:r>
        <w:t>Healthcare-led and community approaches alike</w:t>
      </w:r>
      <w:r w:rsidR="00AF0765">
        <w:t xml:space="preserve"> should be used to build a subjective norm of prosocial behaviours in diet-related AMR management, where the positive intent to modify diet for AMR purposes is underpinned by social compliance. Participants’ scepticism and preference to </w:t>
      </w:r>
      <w:r w:rsidR="00AF0765">
        <w:lastRenderedPageBreak/>
        <w:t>change their diet for weight loss, disease management or antimicrobial efficacy purposes creates a complex parallel in AMR, an issue requiring collective action, when comparing behavioural intention for personal gain versus altruistic intentions. Drawing on lessons from climate change, a similar issue requiring widespread individual action for a collective cause, a high level of awareness and acceptance is needed to instigate social change</w:t>
      </w:r>
      <w:r>
        <w:fldChar w:fldCharType="begin"/>
      </w:r>
      <w:r w:rsidR="00135EC2">
        <w:instrText xml:space="preserve"> ADDIN EN.CITE &lt;EndNote&gt;&lt;Cite&gt;&lt;Author&gt;Pitchforth&lt;/Author&gt;&lt;Year&gt;2022&lt;/Year&gt;&lt;RecNum&gt;49&lt;/RecNum&gt;&lt;IDText&gt;Global action on antimicrobial resistance: lessons from the history of climate change and tobacco control policy&lt;/IDText&gt;&lt;DisplayText&gt;(56)&lt;/DisplayText&gt;&lt;record&gt;&lt;rec-number&gt;49&lt;/rec-number&gt;&lt;foreign-keys&gt;&lt;key app="EN" db-id="9t2azsxem5wedyes02qv2t0y5eewf9p9sraa" timestamp="1673448686" guid="63ccf2fd-36a8-4966-8691-bfa0c51fd80e"&gt;49&lt;/key&gt;&lt;/foreign-keys&gt;&lt;ref-type name="Journal Article"&gt;17&lt;/ref-type&gt;&lt;contributors&gt;&lt;authors&gt;&lt;author&gt;Pitchforth, Emma&lt;/author&gt;&lt;author&gt;Smith, Elta&lt;/author&gt;&lt;author&gt;Taylor, Jirka&lt;/author&gt;&lt;author&gt;Davies, Sally&lt;/author&gt;&lt;author&gt;Ali, Gemma-Claire&lt;/author&gt;&lt;author&gt;d’Angelo, Camilla&lt;/author&gt;&lt;/authors&gt;&lt;/contributors&gt;&lt;titles&gt;&lt;title&gt;Global action on antimicrobial resistance: lessons from the history of climate change and tobacco control policy&lt;/title&gt;&lt;secondary-title&gt;BMJ global health&lt;/secondary-title&gt;&lt;/titles&gt;&lt;periodical&gt;&lt;full-title&gt;BMJ global health&lt;/full-title&gt;&lt;/periodical&gt;&lt;pages&gt;e009283&lt;/pages&gt;&lt;volume&gt;7&lt;/volume&gt;&lt;number&gt;7&lt;/number&gt;&lt;keywords&gt;&lt;keyword&gt;1506&lt;/keyword&gt;&lt;keyword&gt;Antibiotics&lt;/keyword&gt;&lt;keyword&gt;Antimicrobial agents&lt;/keyword&gt;&lt;keyword&gt;Climate change&lt;/keyword&gt;&lt;keyword&gt;Commentary&lt;/keyword&gt;&lt;keyword&gt;COVID-19&lt;/keyword&gt;&lt;keyword&gt;Decision making&lt;/keyword&gt;&lt;keyword&gt;Drug policy&lt;/keyword&gt;&lt;keyword&gt;Drug resistance&lt;/keyword&gt;&lt;keyword&gt;Global health&lt;/keyword&gt;&lt;keyword&gt;Greenhouse effect&lt;/keyword&gt;&lt;keyword&gt;health policy&lt;/keyword&gt;&lt;keyword&gt;Public health&lt;/keyword&gt;&lt;keyword&gt;Smoking&lt;/keyword&gt;&lt;keyword&gt;Social change&lt;/keyword&gt;&lt;keyword&gt;Tobacco&lt;/keyword&gt;&lt;keyword&gt;Transnationalism&lt;/keyword&gt;&lt;/keywords&gt;&lt;dates&gt;&lt;year&gt;2022&lt;/year&gt;&lt;/dates&gt;&lt;pub-location&gt;London&lt;/pub-location&gt;&lt;publisher&gt;London: BMJ Publishing Group Ltd&lt;/publisher&gt;&lt;isbn&gt;2059-7908&lt;/isbn&gt;&lt;urls&gt;&lt;/urls&gt;&lt;electronic-resource-num&gt;10.1136/bmjgh-2022-009283&lt;/electronic-resource-num&gt;&lt;/record&gt;&lt;/Cite&gt;&lt;/EndNote&gt;</w:instrText>
      </w:r>
      <w:r>
        <w:fldChar w:fldCharType="separate"/>
      </w:r>
      <w:r w:rsidR="00135EC2">
        <w:rPr>
          <w:noProof/>
        </w:rPr>
        <w:t>(56)</w:t>
      </w:r>
      <w:r>
        <w:fldChar w:fldCharType="end"/>
      </w:r>
      <w:r w:rsidR="00AF0765">
        <w:t>. Participants’ self-driven motivation highlights the importance of cooperation and conformity as social drivers; the public would be more likely to do their part if they know others are doing theirs</w:t>
      </w:r>
      <w:r w:rsidR="00D6693A">
        <w:fldChar w:fldCharType="begin">
          <w:fldData xml:space="preserve">PEVuZE5vdGU+PENpdGU+PEF1dGhvcj5QaXRjaGZvcnRoPC9BdXRob3I+PFllYXI+MjAyMjwvWWVh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</w:fldData>
        </w:fldChar>
      </w:r>
      <w:r w:rsidR="00135EC2">
        <w:instrText xml:space="preserve"> ADDIN EN.CITE </w:instrText>
      </w:r>
      <w:r w:rsidR="00135EC2">
        <w:fldChar w:fldCharType="begin">
          <w:fldData xml:space="preserve">PEVuZE5vdGU+PENpdGU+PEF1dGhvcj5QaXRjaGZvcnRoPC9BdXRob3I+PFllYXI+MjAyMjwvWWVh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</w:fldData>
        </w:fldChar>
      </w:r>
      <w:r w:rsidR="00135EC2">
        <w:instrText xml:space="preserve"> ADDIN EN.CITE.DATA </w:instrText>
      </w:r>
      <w:r w:rsidR="00135EC2">
        <w:fldChar w:fldCharType="end"/>
      </w:r>
      <w:r w:rsidR="00D6693A">
        <w:fldChar w:fldCharType="separate"/>
      </w:r>
      <w:r w:rsidR="00135EC2">
        <w:rPr>
          <w:noProof/>
        </w:rPr>
        <w:t>(56, 57)</w:t>
      </w:r>
      <w:r w:rsidR="00D6693A">
        <w:fldChar w:fldCharType="end"/>
      </w:r>
      <w:r w:rsidR="00AF0765">
        <w:t>.</w:t>
      </w:r>
      <w:r w:rsidR="00D6693A">
        <w:t xml:space="preserve"> </w:t>
      </w:r>
    </w:p>
    <w:p w14:paraId="23B51DE2" w14:textId="6C2CBF43" w:rsidR="0099082E" w:rsidRDefault="00AE4142">
      <w:bookmarkStart w:id="25" w:name="_Hlk167203460"/>
      <w:r>
        <w:t>T</w:t>
      </w:r>
      <w:r w:rsidR="00D6693A">
        <w:t>his study found that</w:t>
      </w:r>
      <w:r>
        <w:t>, in the older population,</w:t>
      </w:r>
      <w:r w:rsidR="00D6693A">
        <w:t xml:space="preserve"> </w:t>
      </w:r>
      <w:r w:rsidR="009F6505">
        <w:t>some opinions of diet stemmed from post-wartime experiences</w:t>
      </w:r>
      <w:bookmarkEnd w:id="25"/>
      <w:r w:rsidR="009F6505">
        <w:t>, where a similar wartime spirit and fight against bacterial resistance could be communicated in diet-related AMR management strategies.</w:t>
      </w:r>
      <w:r w:rsidR="00AF0765">
        <w:t xml:space="preserve"> </w:t>
      </w:r>
      <w:r w:rsidR="00981194" w:rsidRPr="00487FEC">
        <w:t>It is theorised that an association may exist between national food restrictions and a time of hardship that individuals would be wary to return to, potentially curbing investment in similar widescale dietary approaches in AMR; however, this is hypothesis only and further research would be required to explore this further</w:t>
      </w:r>
      <w:r w:rsidR="00981194">
        <w:t xml:space="preserve">. </w:t>
      </w:r>
      <w:r w:rsidR="00AF0765">
        <w:t>In a similar way that campaigns have centred on widespread vaccination to protect the ‘vulnerable’ and banned smoking from public areas to protect others from passive smoking</w:t>
      </w:r>
      <w:r w:rsidR="006962E8">
        <w:fldChar w:fldCharType="begin"/>
      </w:r>
      <w:r w:rsidR="00135EC2">
        <w:instrText xml:space="preserve"> ADDIN EN.CITE &lt;EndNote&gt;&lt;Cite&gt;&lt;Author&gt;U.S. Department of Health and Human Services&lt;/Author&gt;&lt;Year&gt;2022&lt;/Year&gt;&lt;RecNum&gt;60&lt;/RecNum&gt;&lt;IDText&gt;Vaccines Protect Your Community&lt;/IDText&gt;&lt;DisplayText&gt;(58, 59)&lt;/DisplayText&gt;&lt;record&gt;&lt;rec-number&gt;60&lt;/rec-number&gt;&lt;foreign-keys&gt;&lt;key app="EN" db-id="9t2azsxem5wedyes02qv2t0y5eewf9p9sraa" timestamp="1673448687" guid="823e836f-0c20-402d-9b56-bfadc5e6ea9b"&gt;60&lt;/key&gt;&lt;/foreign-keys&gt;&lt;ref-type name="Web Page"&gt;12&lt;/ref-type&gt;&lt;contributors&gt;&lt;authors&gt;&lt;author&gt;U.S. Department of Health and Human Services,&lt;/author&gt;&lt;/authors&gt;&lt;/contributors&gt;&lt;titles&gt;&lt;title&gt;Vaccines Protect Your Community&lt;/title&gt;&lt;/titles&gt;&lt;number&gt;21/12/2022&lt;/number&gt;&lt;dates&gt;&lt;year&gt;2022&lt;/year&gt;&lt;/dates&gt;&lt;urls&gt;&lt;related-urls&gt;&lt;url&gt;https://www.hhs.gov/immunization/basics/work/protection/index.html&lt;/url&gt;&lt;/related-urls&gt;&lt;/urls&gt;&lt;/record&gt;&lt;/Cite&gt;&lt;Cite&gt;&lt;Author&gt;Smokefree England&lt;/Author&gt;&lt;Year&gt;n.d.&lt;/Year&gt;&lt;RecNum&gt;61&lt;/RecNum&gt;&lt;IDText&gt;A quick guide to the smokefree law&lt;/IDText&gt;&lt;record&gt;&lt;rec-number&gt;61&lt;/rec-number&gt;&lt;foreign-keys&gt;&lt;key app="EN" db-id="9t2azsxem5wedyes02qv2t0y5eewf9p9sraa" timestamp="1673448687" guid="0eb97461-cf5a-4ab4-a757-9188a5008d2b"&gt;61&lt;/key&gt;&lt;/foreign-keys&gt;&lt;ref-type name="Web Page"&gt;12&lt;/ref-type&gt;&lt;contributors&gt;&lt;authors&gt;&lt;author&gt;Smokefree England,&lt;/author&gt;&lt;/authors&gt;&lt;/contributors&gt;&lt;titles&gt;&lt;title&gt;A quick guide to the smokefree law&lt;/title&gt;&lt;/titles&gt;&lt;number&gt;21/12/22&lt;/number&gt;&lt;dates&gt;&lt;year&gt;n.d.&lt;/year&gt;&lt;/dates&gt;&lt;urls&gt;&lt;related-urls&gt;&lt;url&gt;http://www.smokefreeengland.co.uk/what-do-i-do/quick-guide/&lt;/url&gt;&lt;/related-urls&gt;&lt;/urls&gt;&lt;/record&gt;&lt;/Cite&gt;&lt;/EndNote&gt;</w:instrText>
      </w:r>
      <w:r w:rsidR="006962E8">
        <w:fldChar w:fldCharType="separate"/>
      </w:r>
      <w:r w:rsidR="00135EC2">
        <w:rPr>
          <w:noProof/>
        </w:rPr>
        <w:t>(58, 59)</w:t>
      </w:r>
      <w:r w:rsidR="006962E8">
        <w:fldChar w:fldCharType="end"/>
      </w:r>
      <w:r w:rsidR="00AF0765">
        <w:t>, diet-related AMR management strategies need to reframe the problem and nurture the public’s appeal not to harm others. In light of fears of a ‘</w:t>
      </w:r>
      <w:r w:rsidR="00AF0765" w:rsidRPr="004743E5">
        <w:rPr>
          <w:i/>
          <w:iCs/>
        </w:rPr>
        <w:t>nanny state’</w:t>
      </w:r>
      <w:r w:rsidR="00AF0765">
        <w:t xml:space="preserve"> (Participant 12), appealing to the collective protection of individual rights to access resistant infection treatments may be enough to overcome protests of paternalism in diet-related AMR management.</w:t>
      </w:r>
    </w:p>
    <w:p w14:paraId="7B31CF05" w14:textId="78AAEDF5" w:rsidR="006F5CD0" w:rsidRDefault="00A32C28" w:rsidP="002317E7">
      <w:pPr>
        <w:pStyle w:val="Heading2"/>
      </w:pPr>
      <w:r>
        <w:t>Study</w:t>
      </w:r>
      <w:r w:rsidR="002317E7">
        <w:t xml:space="preserve"> </w:t>
      </w:r>
      <w:r w:rsidR="00E678A2">
        <w:t xml:space="preserve">Strengths and </w:t>
      </w:r>
      <w:r w:rsidR="002317E7">
        <w:t>Limitations</w:t>
      </w:r>
    </w:p>
    <w:p w14:paraId="1291822F" w14:textId="3BFA3ACD" w:rsidR="00E678A2" w:rsidRDefault="00AE4142">
      <w:r w:rsidRPr="00AE4142">
        <w:t>This study has provided insight into the real-world perceptions of the risk of AMR among older members of the UK public. It has also demonstrated how they perceive personal acceptability of potential dietary interventions. Both outlooks have not been adequately captured in previously published research</w:t>
      </w:r>
      <w:r w:rsidR="00E678A2">
        <w:t xml:space="preserve">. Data saturation was reached, allowing for a comprehensive analysis of perceptions. Likewise, it is thought that the integrity and reliability of this study’s findings were fostered through a congruent approach to participant communications, interviews, and analysis. </w:t>
      </w:r>
    </w:p>
    <w:p w14:paraId="4452349F" w14:textId="76E1B36D" w:rsidR="00525CA4" w:rsidRDefault="004106B5">
      <w:r>
        <w:t>As has been previously reported</w:t>
      </w:r>
      <w:r>
        <w:fldChar w:fldCharType="begin"/>
      </w:r>
      <w:r w:rsidR="00135EC2">
        <w:instrText xml:space="preserve"> ADDIN EN.CITE &lt;EndNote&gt;&lt;Cite&gt;&lt;Author&gt;Forsat&lt;/Author&gt;&lt;Year&gt;2020&lt;/Year&gt;&lt;RecNum&gt;26&lt;/RecNum&gt;&lt;IDText&gt;Recruitment and Retention of Older People in Clinical Research: A Systematic Literature Review&lt;/IDText&gt;&lt;DisplayText&gt;(60)&lt;/DisplayText&gt;&lt;record&gt;&lt;rec-number&gt;26&lt;/rec-number&gt;&lt;foreign-keys&gt;&lt;key app="EN" db-id="9t2azsxem5wedyes02qv2t0y5eewf9p9sraa" timestamp="1673448685" guid="b8ab8f7a-83d6-4721-a6f5-3037e452469b"&gt;26&lt;/key&gt;&lt;/foreign-keys&gt;&lt;ref-type name="Journal Article"&gt;17&lt;/ref-type&gt;&lt;contributors&gt;&lt;authors&gt;&lt;author&gt;Forsat, Noah D.&lt;/author&gt;&lt;author&gt;Palmowski, Aniko&lt;/author&gt;&lt;author&gt;Palmowski, Yannick&lt;/author&gt;&lt;author&gt;Boers, Maarten&lt;/author&gt;&lt;author&gt;Buttgereit, Frank&lt;/author&gt;&lt;/authors&gt;&lt;/contributors&gt;&lt;titles&gt;&lt;title&gt;Recruitment and Retention of Older People in Clinical Research: A Systematic Literature Review&lt;/title&gt;&lt;secondary-title&gt;Journal of the American Geriatrics Society (JAGS)&lt;/secondary-title&gt;&lt;/titles&gt;&lt;periodical&gt;&lt;full-title&gt;Journal of the American Geriatrics Society (JAGS)&lt;/full-title&gt;&lt;/periodical&gt;&lt;pages&gt;2955-2963&lt;/pages&gt;&lt;volume&gt;68&lt;/volume&gt;&lt;number&gt;12&lt;/number&gt;&lt;keywords&gt;&lt;keyword&gt;Aged&lt;/keyword&gt;&lt;keyword&gt;challenges&lt;/keyword&gt;&lt;keyword&gt;Clinical Protocols&lt;/keyword&gt;&lt;keyword&gt;Clinical trials&lt;/keyword&gt;&lt;keyword&gt;Comorbidity&lt;/keyword&gt;&lt;keyword&gt;Economic incentives&lt;/keyword&gt;&lt;keyword&gt;Employee turnover&lt;/keyword&gt;&lt;keyword&gt;Gerontology&lt;/keyword&gt;&lt;keyword&gt;Humans&lt;/keyword&gt;&lt;keyword&gt;Literature reviews&lt;/keyword&gt;&lt;keyword&gt;Medical research&lt;/keyword&gt;&lt;keyword&gt;Medicine, Experimental&lt;/keyword&gt;&lt;keyword&gt;Older people&lt;/keyword&gt;&lt;keyword&gt;Patient Dropouts&lt;/keyword&gt;&lt;keyword&gt;Patient Selection&lt;/keyword&gt;&lt;keyword&gt;Recruiting&lt;/keyword&gt;&lt;keyword&gt;Recruitment&lt;/keyword&gt;&lt;keyword&gt;retention&lt;/keyword&gt;&lt;keyword&gt;strategies&lt;/keyword&gt;&lt;keyword&gt;Systematic review&lt;/keyword&gt;&lt;keyword&gt;Transportation&lt;/keyword&gt;&lt;/keywords&gt;&lt;dates&gt;&lt;year&gt;2020&lt;/year&gt;&lt;/dates&gt;&lt;pub-location&gt;Hoboken, USA&lt;/pub-location&gt;&lt;publisher&gt;Hoboken, USA: John Wiley &amp;amp; Sons, Inc&lt;/publisher&gt;&lt;isbn&gt;0002-8614&lt;/isbn&gt;&lt;urls&gt;&lt;/urls&gt;&lt;electronic-resource-num&gt;10.1111/jgs.16875&lt;/electronic-resource-num&gt;&lt;/record&gt;&lt;/Cite&gt;&lt;/EndNote&gt;</w:instrText>
      </w:r>
      <w:r>
        <w:fldChar w:fldCharType="separate"/>
      </w:r>
      <w:r w:rsidR="00135EC2">
        <w:rPr>
          <w:noProof/>
        </w:rPr>
        <w:t>(60)</w:t>
      </w:r>
      <w:r>
        <w:fldChar w:fldCharType="end"/>
      </w:r>
      <w:r>
        <w:t xml:space="preserve">, recruitment of an older population appeared challenging. </w:t>
      </w:r>
      <w:r w:rsidR="00525CA4">
        <w:t>The recruitment strategy used may have been prone to volunteer bias, a particular issue in dietary research where those who already h</w:t>
      </w:r>
      <w:r w:rsidR="009D4FD1">
        <w:t>e</w:t>
      </w:r>
      <w:r w:rsidR="00525CA4">
        <w:t xml:space="preserve">ld a strong interest and positive behaviours in diet </w:t>
      </w:r>
      <w:r w:rsidR="009D4FD1">
        <w:t>may have been</w:t>
      </w:r>
      <w:r w:rsidR="00525CA4">
        <w:t xml:space="preserve"> more likely to volunteer for associated research</w:t>
      </w:r>
      <w:r w:rsidR="00525CA4">
        <w:fldChar w:fldCharType="begin">
          <w:fldData xml:space="preserve">PEVuZE5vdGU+PENpdGU+PEF1dGhvcj5HdW88L0F1dGhvcj48WWVhcj4yMDE3PC9ZZWFyPjxSZWNO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</w:fldData>
        </w:fldChar>
      </w:r>
      <w:r w:rsidR="00135EC2">
        <w:instrText xml:space="preserve"> ADDIN EN.CITE </w:instrText>
      </w:r>
      <w:r w:rsidR="00135EC2">
        <w:fldChar w:fldCharType="begin">
          <w:fldData xml:space="preserve">PEVuZE5vdGU+PENpdGU+PEF1dGhvcj5HdW88L0F1dGhvcj48WWVhcj4yMDE3PC9ZZWFyPjxSZWNO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</w:fldData>
        </w:fldChar>
      </w:r>
      <w:r w:rsidR="00135EC2">
        <w:instrText xml:space="preserve"> ADDIN EN.CITE.DATA </w:instrText>
      </w:r>
      <w:r w:rsidR="00135EC2">
        <w:fldChar w:fldCharType="end"/>
      </w:r>
      <w:r w:rsidR="00525CA4">
        <w:fldChar w:fldCharType="separate"/>
      </w:r>
      <w:r w:rsidR="00135EC2">
        <w:rPr>
          <w:noProof/>
        </w:rPr>
        <w:t>(61)</w:t>
      </w:r>
      <w:r w:rsidR="00525CA4">
        <w:fldChar w:fldCharType="end"/>
      </w:r>
      <w:r w:rsidR="00525CA4">
        <w:t xml:space="preserve">. </w:t>
      </w:r>
      <w:r w:rsidR="00A32C28">
        <w:t xml:space="preserve">Likewise, demographic factors such as BMI and the duration since last receiving antibiotics were self-reported, thus reporting may have been affected by </w:t>
      </w:r>
      <w:r w:rsidR="00AE4142">
        <w:t>recall bias</w:t>
      </w:r>
      <w:r w:rsidR="00AE4142" w:rsidDel="00AE4142">
        <w:t xml:space="preserve"> </w:t>
      </w:r>
      <w:r w:rsidR="0080004D">
        <w:fldChar w:fldCharType="begin"/>
      </w:r>
      <w:r w:rsidR="00135EC2">
        <w:instrText xml:space="preserve"> ADDIN EN.CITE &lt;EndNote&gt;&lt;Cite&gt;&lt;Author&gt;Robert Rosenman&lt;/Author&gt;&lt;Year&gt;2014&lt;/Year&gt;&lt;RecNum&gt;104&lt;/RecNum&gt;&lt;DisplayText&gt;(62)&lt;/DisplayText&gt;&lt;record&gt;&lt;rec-number&gt;104&lt;/rec-number&gt;&lt;foreign-keys&gt;&lt;key app="EN" db-id="9t2azsxem5wedyes02qv2t0y5eewf9p9sraa" timestamp="1680100754" guid="9618da89-21a6-43b0-86d2-ecc9203eeec3"&gt;104&lt;/key&gt;&lt;/foreign-keys&gt;&lt;ref-type name="Journal Article"&gt;17&lt;/ref-type&gt;&lt;contributors&gt;&lt;authors&gt;&lt;author&gt;Robert Rosenman, Vidhura Tennekoon, Laura Hill&lt;/author&gt;&lt;/authors&gt;&lt;/contributors&gt;&lt;titles&gt;&lt;title&gt;Measuring bias in self-reported data&lt;/title&gt;&lt;secondary-title&gt;International Journal of Behavioural Healthcare Research&lt;/secondary-title&gt;&lt;/titles&gt;&lt;periodical&gt;&lt;full-title&gt;International Journal of Behavioural Healthcare Research&lt;/full-title&gt;&lt;/periodical&gt;&lt;pages&gt;320-332&lt;/pages&gt;&lt;volume&gt;2&lt;/volume&gt;&lt;number&gt;4&lt;/number&gt;&lt;dates&gt;&lt;year&gt;2014&lt;/year&gt;&lt;/dates&gt;&lt;urls&gt;&lt;/urls&gt;&lt;electronic-resource-num&gt;doi: 10.1504/IJBHR.2011.043414&lt;/electronic-resource-num&gt;&lt;/record&gt;&lt;/Cite&gt;&lt;/EndNote&gt;</w:instrText>
      </w:r>
      <w:r w:rsidR="0080004D">
        <w:fldChar w:fldCharType="separate"/>
      </w:r>
      <w:r w:rsidR="00135EC2">
        <w:rPr>
          <w:noProof/>
        </w:rPr>
        <w:t>(62)</w:t>
      </w:r>
      <w:r w:rsidR="0080004D">
        <w:fldChar w:fldCharType="end"/>
      </w:r>
      <w:r w:rsidR="00600339">
        <w:t>. By extension, social desirability</w:t>
      </w:r>
      <w:r w:rsidR="00A32C28">
        <w:t xml:space="preserve"> and</w:t>
      </w:r>
      <w:r w:rsidR="00EF134A">
        <w:t xml:space="preserve"> recall bias</w:t>
      </w:r>
      <w:r w:rsidR="00600339">
        <w:t xml:space="preserve"> are potential limitation</w:t>
      </w:r>
      <w:r w:rsidR="00483039">
        <w:t>s</w:t>
      </w:r>
      <w:r w:rsidR="00EF134A">
        <w:t>, as participants may have been more likely to remember instances of positive diet and antibiotic use</w:t>
      </w:r>
      <w:r w:rsidR="00FF2F8C">
        <w:fldChar w:fldCharType="begin"/>
      </w:r>
      <w:r w:rsidR="00135EC2">
        <w:instrText xml:space="preserve"> ADDIN EN.CITE &lt;EndNote&gt;&lt;Cite&gt;&lt;Author&gt;Althubaiti&lt;/Author&gt;&lt;Year&gt;2016&lt;/Year&gt;&lt;RecNum&gt;63&lt;/RecNum&gt;&lt;IDText&gt;Information bias in health research: definition, pitfalls, and adjustment methods&lt;/IDText&gt;&lt;DisplayText&gt;(63)&lt;/DisplayText&gt;&lt;record&gt;&lt;rec-number&gt;63&lt;/rec-number&gt;&lt;foreign-keys&gt;&lt;key app="EN" db-id="9t2azsxem5wedyes02qv2t0y5eewf9p9sraa" timestamp="1673448687" guid="7d5a79cf-492d-46cd-999e-b53f12f92677"&gt;63&lt;/key&gt;&lt;/foreign-keys&gt;&lt;ref-type name="Journal Article"&gt;17&lt;/ref-type&gt;&lt;contributors&gt;&lt;authors&gt;&lt;author&gt;Althubaiti, Alaa&lt;/author&gt;&lt;/authors&gt;&lt;/contributors&gt;&lt;titles&gt;&lt;title&gt;Information bias in health research: definition, pitfalls, and adjustment methods&lt;/title&gt;&lt;secondary-title&gt;Journal of multidisciplinary healthcare&lt;/secondary-title&gt;&lt;/titles&gt;&lt;periodical&gt;&lt;full-title&gt;Journal of multidisciplinary healthcare&lt;/full-title&gt;&lt;/periodical&gt;&lt;pages&gt;211-217&lt;/pages&gt;&lt;volume&gt;9&lt;/volume&gt;&lt;number&gt;1&lt;/number&gt;&lt;keywords&gt;&lt;keyword&gt;Research&lt;/keyword&gt;&lt;keyword&gt;Analysis&lt;/keyword&gt;&lt;keyword&gt;Set (Psychology)&lt;/keyword&gt;&lt;keyword&gt;Methods&lt;/keyword&gt;&lt;keyword&gt;Medical research&lt;/keyword&gt;&lt;keyword&gt;Laboratories&lt;/keyword&gt;&lt;keyword&gt;Bias&lt;/keyword&gt;&lt;keyword&gt;Medical records&lt;/keyword&gt;&lt;keyword&gt;Alcohol&lt;/keyword&gt;&lt;keyword&gt;Biological assays&lt;/keyword&gt;&lt;keyword&gt;Medical screening&lt;/keyword&gt;&lt;keyword&gt;Design&lt;/keyword&gt;&lt;keyword&gt;Validity&lt;/keyword&gt;&lt;keyword&gt;Researchers&lt;/keyword&gt;&lt;keyword&gt;Questionnaires&lt;/keyword&gt;&lt;keyword&gt;Data collection&lt;/keyword&gt;&lt;keyword&gt;Recall&lt;/keyword&gt;&lt;keyword&gt;Interviews&lt;/keyword&gt;&lt;keyword&gt;Information bias&lt;/keyword&gt;&lt;keyword&gt;self-report bias&lt;/keyword&gt;&lt;keyword&gt;measurement error bias&lt;/keyword&gt;&lt;keyword&gt;confirmation bias&lt;/keyword&gt;&lt;keyword&gt;recall bias&lt;/keyword&gt;&lt;/keywords&gt;&lt;dates&gt;&lt;year&gt;2016&lt;/year&gt;&lt;/dates&gt;&lt;pub-location&gt;New Zealand&lt;/pub-location&gt;&lt;publisher&gt;New Zealand: Informa UK Limited&lt;/publisher&gt;&lt;isbn&gt;1178-2390&lt;/isbn&gt;&lt;urls&gt;&lt;/urls&gt;&lt;electronic-resource-num&gt;10.2147/jmdh.s104807&lt;/electronic-resource-num&gt;&lt;/record&gt;&lt;/Cite&gt;&lt;/EndNote&gt;</w:instrText>
      </w:r>
      <w:r w:rsidR="00FF2F8C">
        <w:fldChar w:fldCharType="separate"/>
      </w:r>
      <w:r w:rsidR="00135EC2">
        <w:rPr>
          <w:noProof/>
        </w:rPr>
        <w:t>(63)</w:t>
      </w:r>
      <w:r w:rsidR="00FF2F8C">
        <w:fldChar w:fldCharType="end"/>
      </w:r>
      <w:r w:rsidR="00EF134A">
        <w:t xml:space="preserve">. </w:t>
      </w:r>
      <w:r w:rsidR="004E39A9">
        <w:t xml:space="preserve">A greater proportion of </w:t>
      </w:r>
      <w:proofErr w:type="gramStart"/>
      <w:r w:rsidR="004E39A9">
        <w:t>60-70 year olds</w:t>
      </w:r>
      <w:proofErr w:type="gramEnd"/>
      <w:r w:rsidR="004E39A9">
        <w:t xml:space="preserve"> were recruited and this may have influenced findings. Nevertheless, this</w:t>
      </w:r>
      <w:r w:rsidR="00BE07E5" w:rsidRPr="00B57C5D">
        <w:t xml:space="preserve"> age group finding is to be expected given life expectancy reducing available participants in older categories and given that younger elderly people are more likely to visit and engage with the community groups that were largely contacted during the recruitment of this study</w:t>
      </w:r>
      <w:r w:rsidR="00BE07E5">
        <w:fldChar w:fldCharType="begin">
          <w:fldData xml:space="preserve">PEVuZE5vdGU+PENpdGU+PEF1dGhvcj5Hb25nPC9BdXRob3I+PFllYXI+MjAyMjwvWWVhcj48UmVj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</w:fldData>
        </w:fldChar>
      </w:r>
      <w:r w:rsidR="00135EC2">
        <w:instrText xml:space="preserve"> ADDIN EN.CITE </w:instrText>
      </w:r>
      <w:r w:rsidR="00135EC2">
        <w:fldChar w:fldCharType="begin">
          <w:fldData xml:space="preserve">PEVuZE5vdGU+PENpdGU+PEF1dGhvcj5Hb25nPC9BdXRob3I+PFllYXI+MjAyMjwvWWVhcj48UmVj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</w:fldData>
        </w:fldChar>
      </w:r>
      <w:r w:rsidR="00135EC2">
        <w:instrText xml:space="preserve"> ADDIN EN.CITE.DATA </w:instrText>
      </w:r>
      <w:r w:rsidR="00135EC2">
        <w:fldChar w:fldCharType="end"/>
      </w:r>
      <w:r w:rsidR="00BE07E5">
        <w:fldChar w:fldCharType="separate"/>
      </w:r>
      <w:r w:rsidR="00135EC2">
        <w:rPr>
          <w:noProof/>
        </w:rPr>
        <w:t>(64)</w:t>
      </w:r>
      <w:r w:rsidR="00BE07E5">
        <w:fldChar w:fldCharType="end"/>
      </w:r>
      <w:r w:rsidR="00BE07E5" w:rsidRPr="00B57C5D">
        <w:t>.</w:t>
      </w:r>
    </w:p>
    <w:p w14:paraId="2D4DDAA1" w14:textId="2E5B6DF9" w:rsidR="002317E7" w:rsidRDefault="00A32C28">
      <w:r>
        <w:t xml:space="preserve">A variety of </w:t>
      </w:r>
      <w:r w:rsidR="00C61490">
        <w:t>interview options (face-to-face, telephone or Microsoft Team environments) were offered to participants</w:t>
      </w:r>
      <w:r w:rsidR="003011B0">
        <w:t xml:space="preserve"> to increase the ease of taking part and avoid biases associated with mobility and technology-literacy. However, this may have caused inhomogeneity in the participant pool as social cues can vary between online and face-to-face contexts</w:t>
      </w:r>
      <w:r w:rsidR="00EF134A">
        <w:fldChar w:fldCharType="begin"/>
      </w:r>
      <w:r w:rsidR="00135EC2">
        <w:instrText xml:space="preserve"> ADDIN EN.CITE &lt;EndNote&gt;&lt;Cite&gt;&lt;Author&gt;Sam&lt;/Author&gt;&lt;Year&gt;2022&lt;/Year&gt;&lt;IDText&gt;From Challenge to Opportunity: Virtual Qualitative Research During COVID-19 and Beyond&lt;/IDText&gt;&lt;DisplayText&gt;(65)&lt;/DisplayText&gt;&lt;record&gt;&lt;titles&gt;&lt;title&gt;From Challenge to Opportunity: Virtual Qualitative Research During COVID-19 and Beyond&lt;/title&gt;&lt;secondary-title&gt;International Journal of Qualitative Research&lt;/secondary-title&gt;&lt;/titles&gt;&lt;contributors&gt;&lt;authors&gt;&lt;author&gt;Sam Keen&lt;/author&gt;&lt;author&gt;Martha Lomeli-Rodriguez&lt;/author&gt;&lt;author&gt;Helene Joffe&lt;/author&gt;&lt;/authors&gt;&lt;/contributors&gt;&lt;added-date format="utc"&gt;1716908680&lt;/added-date&gt;&lt;ref-type name="Journal Article"&gt;17&lt;/ref-type&gt;&lt;dates&gt;&lt;year&gt;2022&lt;/year&gt;&lt;/dates&gt;&lt;rec-number&gt;149&lt;/rec-number&gt;&lt;last-updated-date format="utc"&gt;1716908680&lt;/last-updated-date&gt;&lt;electronic-resource-num&gt;doi: 10.1177/16094069221105075&lt;/electronic-resource-num&gt;&lt;/record&gt;&lt;/Cite&gt;&lt;/EndNote&gt;</w:instrText>
      </w:r>
      <w:r w:rsidR="00EF134A">
        <w:fldChar w:fldCharType="separate"/>
      </w:r>
      <w:r w:rsidR="00135EC2">
        <w:rPr>
          <w:noProof/>
        </w:rPr>
        <w:t>(65)</w:t>
      </w:r>
      <w:r w:rsidR="00EF134A">
        <w:fldChar w:fldCharType="end"/>
      </w:r>
      <w:r w:rsidR="00EF134A">
        <w:t>.</w:t>
      </w:r>
      <w:r w:rsidR="00600339">
        <w:t xml:space="preserve"> </w:t>
      </w:r>
      <w:r>
        <w:t>The validity of the data collected could have been increased with follow-up ‘validation interviews’ to solidify what is known about the participants’ core beliefs</w:t>
      </w:r>
      <w:r w:rsidR="00FF2F8C">
        <w:fldChar w:fldCharType="begin"/>
      </w:r>
      <w:r w:rsidR="00135EC2">
        <w:instrText xml:space="preserve"> ADDIN EN.CITE &lt;EndNote&gt;&lt;Cite&gt;&lt;Author&gt;Buchbinder&lt;/Author&gt;&lt;Year&gt;2011&lt;/Year&gt;&lt;RecNum&gt;62&lt;/RecNum&gt;&lt;IDText&gt;Beyond Checking: Experiences of the Validation Interview&lt;/IDText&gt;&lt;DisplayText&gt;(66)&lt;/DisplayText&gt;&lt;record&gt;&lt;rec-number&gt;62&lt;/rec-number&gt;&lt;foreign-keys&gt;&lt;key app="EN" db-id="9t2azsxem5wedyes02qv2t0y5eewf9p9sraa" timestamp="1673448687" guid="886025e0-97f9-4051-90ff-245f07960bd4"&gt;62&lt;/key&gt;&lt;/foreign-keys&gt;&lt;ref-type name="Journal Article"&gt;17&lt;/ref-type&gt;&lt;contributors&gt;&lt;authors&gt;&lt;author&gt;Buchbinder, Eli&lt;/author&gt;&lt;/authors&gt;&lt;/contributors&gt;&lt;titles&gt;&lt;title&gt;Beyond Checking: Experiences of the Validation Interview&lt;/title&gt;&lt;secondary-title&gt;Qualitative social work : QSW : research and practice&lt;/secondary-title&gt;&lt;/titles&gt;&lt;periodical&gt;&lt;full-title&gt;Qualitative social work : QSW : research and practice&lt;/full-title&gt;&lt;/periodical&gt;&lt;pages&gt;106-122&lt;/pages&gt;&lt;volume&gt;10&lt;/volume&gt;&lt;number&gt;1&lt;/number&gt;&lt;dates&gt;&lt;year&gt;2011&lt;/year&gt;&lt;/dates&gt;&lt;pub-location&gt;London, England&lt;/pub-location&gt;&lt;publisher&gt;London, England: SAGE Publications&lt;/publisher&gt;&lt;isbn&gt;1473-3250&lt;/isbn&gt;&lt;urls&gt;&lt;/urls&gt;&lt;electronic-resource-num&gt;10.1177/1473325010370189&lt;/electronic-resource-num&gt;&lt;/record&gt;&lt;/Cite&gt;&lt;/EndNote&gt;</w:instrText>
      </w:r>
      <w:r w:rsidR="00FF2F8C">
        <w:fldChar w:fldCharType="separate"/>
      </w:r>
      <w:r w:rsidR="00135EC2">
        <w:rPr>
          <w:noProof/>
        </w:rPr>
        <w:t>(66)</w:t>
      </w:r>
      <w:r w:rsidR="00FF2F8C">
        <w:fldChar w:fldCharType="end"/>
      </w:r>
      <w:r>
        <w:t xml:space="preserve">. </w:t>
      </w:r>
      <w:r w:rsidR="00EF134A">
        <w:t xml:space="preserve">Finally, as only one researcher conducted the </w:t>
      </w:r>
      <w:r w:rsidR="00600339">
        <w:t xml:space="preserve">interviews and </w:t>
      </w:r>
      <w:r w:rsidR="00EF134A">
        <w:t>thematic analysis, there is a risk of researcher bias if the verbatim data was analysed subjectively</w:t>
      </w:r>
      <w:r w:rsidR="00EF134A">
        <w:fldChar w:fldCharType="begin"/>
      </w:r>
      <w:r w:rsidR="00135EC2">
        <w:instrText xml:space="preserve"> ADDIN EN.CITE &lt;EndNote&gt;&lt;Cite&gt;&lt;Author&gt;Chenail&lt;/Author&gt;&lt;Year&gt;2016&lt;/Year&gt;&lt;RecNum&gt;43&lt;/RecNum&gt;&lt;IDText&gt;Interviewing the Investigator: Strategies for Addressing Instrumentation and Researcher Bias Concerns in Qualitative Research&lt;/IDText&gt;&lt;DisplayText&gt;(67)&lt;/DisplayText&gt;&lt;record&gt;&lt;rec-number&gt;43&lt;/rec-number&gt;&lt;foreign-keys&gt;&lt;key app="EN" db-id="9t2azsxem5wedyes02qv2t0y5eewf9p9sraa" timestamp="1673448686" guid="9fc2ad6a-8ffc-4788-852b-10568ab8fbdd"&gt;43&lt;/key&gt;&lt;/foreign-keys&gt;&lt;ref-type name="Journal Article"&gt;17&lt;/ref-type&gt;&lt;contributors&gt;&lt;authors&gt;&lt;author&gt;Chenail, Ronald&lt;/author&gt;&lt;/authors&gt;&lt;/contributors&gt;&lt;titles&gt;&lt;title&gt;Interviewing the Investigator: Strategies for Addressing Instrumentation and Researcher Bias Concerns in Qualitative Research&lt;/title&gt;&lt;secondary-title&gt;Qualitative report&lt;/secondary-title&gt;&lt;/titles&gt;&lt;periodical&gt;&lt;full-title&gt;Qualitative report&lt;/full-title&gt;&lt;/periodical&gt;&lt;dates&gt;&lt;year&gt;2016&lt;/year&gt;&lt;/dates&gt;&lt;isbn&gt;1052-0147&lt;/isbn&gt;&lt;urls&gt;&lt;/urls&gt;&lt;electronic-resource-num&gt;10.46743/2160-3715/2009.2821&lt;/electronic-resource-num&gt;&lt;/record&gt;&lt;/Cite&gt;&lt;/EndNote&gt;</w:instrText>
      </w:r>
      <w:r w:rsidR="00EF134A">
        <w:fldChar w:fldCharType="separate"/>
      </w:r>
      <w:r w:rsidR="00135EC2">
        <w:rPr>
          <w:noProof/>
        </w:rPr>
        <w:t>(67)</w:t>
      </w:r>
      <w:r w:rsidR="00EF134A">
        <w:fldChar w:fldCharType="end"/>
      </w:r>
      <w:r w:rsidR="00EF134A">
        <w:t xml:space="preserve">. </w:t>
      </w:r>
    </w:p>
    <w:p w14:paraId="45287616" w14:textId="77777777" w:rsidR="009F6505" w:rsidRDefault="002317E7" w:rsidP="009F6505">
      <w:pPr>
        <w:pStyle w:val="Heading1"/>
      </w:pPr>
      <w:r>
        <w:lastRenderedPageBreak/>
        <w:t xml:space="preserve">Conclusion </w:t>
      </w:r>
    </w:p>
    <w:p w14:paraId="4BE5E7B1" w14:textId="77777777" w:rsidR="00C440C5" w:rsidRDefault="00C440C5" w:rsidP="00C440C5">
      <w:r>
        <w:t xml:space="preserve">Older people’s perceptions of the role of diet in AMR management are complex and multi-faceted. Participants were very informed about the role of diet in health, but largely unaware of the role of diet in AMR. This was commonly associated with apathy towards the subject and dietary change presumed to be too large a sacrifice to daily life for seemingly punitive benefits to infection management. In all cases, the credibility of advice was understandably vital to individuals’ openness to dietary change, but this was hindered by diet being seen just as an action for personal gain. Resultantly, public awareness of AMR is an essential and preliminary step to any further behavioural change. Policy-makers and campaign leaders need to focus on reframing the issue of AMR from an individualistic to a collective problem which requires widespread individual action. In particular, communicating diet as a preventative rather than reactive action that protects the wider public outside of one’s self will be vital to acknowledging the relationship between AMR, social change, public awareness and human health. </w:t>
      </w:r>
    </w:p>
    <w:p w14:paraId="7F0DD40D" w14:textId="77777777" w:rsidR="009F6505" w:rsidRDefault="009F6505" w:rsidP="009F6505"/>
    <w:p w14:paraId="4244CB94" w14:textId="77777777" w:rsidR="00DC598A" w:rsidRDefault="00DC598A">
      <w:r>
        <w:br w:type="page"/>
      </w:r>
    </w:p>
    <w:p w14:paraId="3E71A2F2" w14:textId="77777777" w:rsidR="00DC598A" w:rsidRDefault="00DC598A" w:rsidP="00DC598A">
      <w:pPr>
        <w:pStyle w:val="Heading2"/>
      </w:pPr>
      <w:r>
        <w:lastRenderedPageBreak/>
        <w:t>Declarations</w:t>
      </w:r>
    </w:p>
    <w:p w14:paraId="2884ED6A" w14:textId="77777777" w:rsidR="00DC598A" w:rsidRDefault="00DC598A" w:rsidP="00DC598A">
      <w:pPr>
        <w:pStyle w:val="Heading3"/>
      </w:pPr>
      <w:r w:rsidRPr="00B65BAC">
        <w:t>Ethics approval and consent to participate</w:t>
      </w:r>
    </w:p>
    <w:p w14:paraId="0E94CAA3" w14:textId="77287DFD" w:rsidR="00DC598A" w:rsidRDefault="00DC598A" w:rsidP="00DC598A">
      <w:r>
        <w:t xml:space="preserve">Ethical approval for this study was </w:t>
      </w:r>
      <w:r>
        <w:t>received</w:t>
      </w:r>
      <w:r>
        <w:t xml:space="preserve"> from the Psychology Research Ethics Committee (PREC) at the University of Bath (reference 22 101). All methods were performed in accordance with the </w:t>
      </w:r>
      <w:r w:rsidRPr="007764C8">
        <w:t>Declaration of Helsinki</w:t>
      </w:r>
      <w:r>
        <w:t xml:space="preserve"> and other relevant guidelines and regulations. Written and verbal informed consent was obtained from all participants prior to data collection.  </w:t>
      </w:r>
    </w:p>
    <w:p w14:paraId="7D2E7B7E" w14:textId="77777777" w:rsidR="00DC598A" w:rsidRDefault="00DC598A" w:rsidP="00DC598A">
      <w:pPr>
        <w:pStyle w:val="Heading3"/>
      </w:pPr>
      <w:r w:rsidRPr="00B65BAC">
        <w:t>Consent for publication</w:t>
      </w:r>
    </w:p>
    <w:p w14:paraId="7B449E62" w14:textId="77777777" w:rsidR="00DC598A" w:rsidRDefault="00DC598A" w:rsidP="00DC598A">
      <w:r>
        <w:t>Not applicable.</w:t>
      </w:r>
    </w:p>
    <w:p w14:paraId="127D217F" w14:textId="77777777" w:rsidR="00DC598A" w:rsidRDefault="00DC598A" w:rsidP="00DC598A">
      <w:pPr>
        <w:pStyle w:val="Heading3"/>
      </w:pPr>
      <w:r w:rsidRPr="00B65BAC">
        <w:t>Availability of data and materials</w:t>
      </w:r>
    </w:p>
    <w:p w14:paraId="657ABD68" w14:textId="77777777" w:rsidR="00DC598A" w:rsidRDefault="00DC598A" w:rsidP="00DC598A">
      <w:r w:rsidRPr="00B65BAC">
        <w:t>The datasets used and/or analysed during the current study are available from the corresponding author on reasonable request.</w:t>
      </w:r>
    </w:p>
    <w:p w14:paraId="30C1286E" w14:textId="77777777" w:rsidR="00DC598A" w:rsidRDefault="00DC598A" w:rsidP="00DC598A">
      <w:pPr>
        <w:pStyle w:val="Heading3"/>
      </w:pPr>
      <w:r w:rsidRPr="00B65BAC">
        <w:t>Competing interests</w:t>
      </w:r>
    </w:p>
    <w:p w14:paraId="7D38E224" w14:textId="77777777" w:rsidR="00DC598A" w:rsidRDefault="00DC598A" w:rsidP="00DC598A">
      <w:r w:rsidRPr="00B65BAC">
        <w:t>The authors declare that they have no competing interests</w:t>
      </w:r>
      <w:r>
        <w:t>.</w:t>
      </w:r>
    </w:p>
    <w:p w14:paraId="0A488BA6" w14:textId="77777777" w:rsidR="00DC598A" w:rsidRDefault="00DC598A" w:rsidP="00DC598A">
      <w:pPr>
        <w:pStyle w:val="Heading3"/>
      </w:pPr>
      <w:r w:rsidRPr="00B65BAC">
        <w:t>Funding</w:t>
      </w:r>
    </w:p>
    <w:p w14:paraId="1C22097E" w14:textId="77777777" w:rsidR="00DC598A" w:rsidRDefault="00DC598A" w:rsidP="00DC598A">
      <w:pPr>
        <w:pStyle w:val="Heading3"/>
        <w:rPr>
          <w:rFonts w:asciiTheme="minorHAnsi" w:eastAsiaTheme="minorHAnsi" w:hAnsiTheme="minorHAnsi" w:cstheme="minorBidi"/>
          <w:color w:val="auto"/>
          <w:sz w:val="22"/>
          <w:szCs w:val="22"/>
        </w:rPr>
      </w:pPr>
      <w:r w:rsidRPr="00AF4B81">
        <w:rPr>
          <w:rFonts w:asciiTheme="minorHAnsi" w:eastAsiaTheme="minorHAnsi" w:hAnsiTheme="minorHAnsi" w:cstheme="minorBidi"/>
          <w:color w:val="auto"/>
          <w:sz w:val="22"/>
          <w:szCs w:val="22"/>
        </w:rPr>
        <w:t xml:space="preserve">This study was completed as part of a PhD project funded by a University of Bath URSA studentship. </w:t>
      </w:r>
    </w:p>
    <w:p w14:paraId="60D2E45D" w14:textId="77777777" w:rsidR="00DC598A" w:rsidRDefault="00DC598A" w:rsidP="00DC598A">
      <w:pPr>
        <w:pStyle w:val="Heading3"/>
      </w:pPr>
      <w:r w:rsidRPr="00B65BAC">
        <w:t>Authors' contributions</w:t>
      </w:r>
    </w:p>
    <w:p w14:paraId="158FA977" w14:textId="77777777" w:rsidR="00DC598A" w:rsidRDefault="00DC598A" w:rsidP="00DC598A">
      <w:r>
        <w:t xml:space="preserve">LF </w:t>
      </w:r>
      <w:r w:rsidRPr="0019516D">
        <w:t>carried out the study, developed the main conceptual ideas and led the data analysis. L</w:t>
      </w:r>
      <w:r>
        <w:t>F, BA, CD, FK and EF</w:t>
      </w:r>
      <w:r w:rsidRPr="0019516D">
        <w:t xml:space="preserve"> conceived and designed the study. </w:t>
      </w:r>
      <w:r>
        <w:t>BA and CD</w:t>
      </w:r>
      <w:r w:rsidRPr="0019516D">
        <w:t xml:space="preserve"> developed the theory, supported the analysis and interpretation of results, provided guidance in all study aspects and supervised L</w:t>
      </w:r>
      <w:r>
        <w:t>F</w:t>
      </w:r>
      <w:r w:rsidRPr="0019516D">
        <w:t xml:space="preserve"> throughout the project. </w:t>
      </w:r>
      <w:r w:rsidRPr="00DB3FAF">
        <w:t>L</w:t>
      </w:r>
      <w:r>
        <w:t>F</w:t>
      </w:r>
      <w:r w:rsidRPr="00DB3FAF">
        <w:t xml:space="preserve"> wrote the manuscript with input from all authors. All authors provided critical feedback and helped shape the research, analysis and manuscript.</w:t>
      </w:r>
    </w:p>
    <w:p w14:paraId="4365005D" w14:textId="77777777" w:rsidR="00DC598A" w:rsidRPr="00DB3FAF" w:rsidRDefault="00DC598A" w:rsidP="00DC598A">
      <w:pPr>
        <w:pStyle w:val="Heading3"/>
      </w:pPr>
      <w:r w:rsidRPr="0019516D">
        <w:t>Acknowledgements</w:t>
      </w:r>
    </w:p>
    <w:p w14:paraId="40DFE861" w14:textId="14CBCA3A" w:rsidR="00E6746C" w:rsidRDefault="00DC598A" w:rsidP="00DC598A">
      <w:r>
        <w:rPr>
          <w:rFonts w:ascii="Calibri" w:hAnsi="Calibri" w:cs="Calibri"/>
          <w:color w:val="000000"/>
          <w:shd w:val="clear" w:color="auto" w:fill="FFFFFF"/>
        </w:rPr>
        <w:t>We would like to thank all of the participants that contributed their time and insight, without which this study would not have been possible. </w:t>
      </w:r>
      <w:r>
        <w:rPr>
          <w:rFonts w:ascii="Calibri" w:hAnsi="Calibri" w:cs="Calibri"/>
          <w:color w:val="000000"/>
          <w:bdr w:val="none" w:sz="0" w:space="0" w:color="auto" w:frame="1"/>
          <w:shd w:val="clear" w:color="auto" w:fill="FFFFFF"/>
        </w:rPr>
        <w:t>A special acknowledgement also goes to Professor Julie Barnett for critically reading the manuscript and providing valuable feedback.</w:t>
      </w:r>
      <w:r w:rsidR="00E6746C">
        <w:br w:type="page"/>
      </w:r>
    </w:p>
    <w:p w14:paraId="26887C39" w14:textId="4DE5828C" w:rsidR="000D5BA6" w:rsidRDefault="00E6746C" w:rsidP="004A7330">
      <w:pPr>
        <w:pStyle w:val="Heading1"/>
      </w:pPr>
      <w:r>
        <w:lastRenderedPageBreak/>
        <w:t>References</w:t>
      </w:r>
    </w:p>
    <w:p w14:paraId="26EA82BE" w14:textId="77777777" w:rsidR="000D5BA6" w:rsidRDefault="000D5BA6" w:rsidP="00B57C5D">
      <w:pPr>
        <w:spacing w:after="0" w:line="240" w:lineRule="auto"/>
      </w:pPr>
    </w:p>
    <w:p w14:paraId="5070B1B8" w14:textId="267FD3A7" w:rsidR="00135EC2" w:rsidRPr="00135EC2" w:rsidRDefault="000D5BA6" w:rsidP="00135EC2">
      <w:pPr>
        <w:pStyle w:val="EndNoteBibliography"/>
        <w:spacing w:after="0"/>
      </w:pPr>
      <w:r>
        <w:fldChar w:fldCharType="begin"/>
      </w:r>
      <w:r>
        <w:instrText xml:space="preserve"> ADDIN EN.REFLIST </w:instrText>
      </w:r>
      <w:r>
        <w:fldChar w:fldCharType="separate"/>
      </w:r>
      <w:r w:rsidR="00135EC2" w:rsidRPr="00135EC2">
        <w:t>1.</w:t>
      </w:r>
      <w:r w:rsidR="00135EC2" w:rsidRPr="00135EC2">
        <w:tab/>
        <w:t>World Health Organization. Ten threats to global health in 2019</w:t>
      </w:r>
      <w:r w:rsidR="008D2F4D">
        <w:t>.</w:t>
      </w:r>
      <w:r w:rsidR="00135EC2" w:rsidRPr="00135EC2">
        <w:t xml:space="preserve"> 2019 [Available from: </w:t>
      </w:r>
      <w:hyperlink r:id="rId12" w:history="1">
        <w:r w:rsidR="00135EC2" w:rsidRPr="00135EC2">
          <w:rPr>
            <w:rStyle w:val="Hyperlink"/>
          </w:rPr>
          <w:t>https://www.who.int/news-room/spotlight/ten-threats-to-global-health-in-2019</w:t>
        </w:r>
      </w:hyperlink>
      <w:r w:rsidR="008D2F4D">
        <w:t>]</w:t>
      </w:r>
      <w:r w:rsidR="00135EC2" w:rsidRPr="00135EC2">
        <w:t>.</w:t>
      </w:r>
    </w:p>
    <w:p w14:paraId="739264F9" w14:textId="77777777" w:rsidR="00135EC2" w:rsidRPr="00135EC2" w:rsidRDefault="00135EC2" w:rsidP="00135EC2">
      <w:pPr>
        <w:pStyle w:val="EndNoteBibliography"/>
        <w:spacing w:after="0"/>
      </w:pPr>
      <w:r w:rsidRPr="00135EC2">
        <w:t>2.</w:t>
      </w:r>
      <w:r w:rsidRPr="00135EC2">
        <w:tab/>
        <w:t>Murray CJL, Ikuta KS, Swetschinski L, Robles Aguilar G, Gray A, Han C, et al. Global burden of bacterial antimicrobial resistance in 2019: a systematic analysis. The Lancet (British edition). 2022;399(10325):629-55.</w:t>
      </w:r>
    </w:p>
    <w:p w14:paraId="2A6A6AF2" w14:textId="4980E2E1" w:rsidR="00135EC2" w:rsidRPr="00135EC2" w:rsidRDefault="00135EC2" w:rsidP="00135EC2">
      <w:pPr>
        <w:pStyle w:val="EndNoteBibliography"/>
        <w:spacing w:after="0"/>
      </w:pPr>
      <w:r w:rsidRPr="00135EC2">
        <w:t>3.</w:t>
      </w:r>
      <w:r w:rsidRPr="00135EC2">
        <w:tab/>
        <w:t>O'Neill J. Antimicrobial Resistance: Tackling a crisis for the health and wealth of nations</w:t>
      </w:r>
      <w:r w:rsidR="008D2F4D">
        <w:t>.</w:t>
      </w:r>
      <w:r w:rsidRPr="00135EC2">
        <w:t xml:space="preserve"> 2014 [Available from: </w:t>
      </w:r>
      <w:hyperlink r:id="rId13" w:history="1">
        <w:r w:rsidRPr="00135EC2">
          <w:rPr>
            <w:rStyle w:val="Hyperlink"/>
          </w:rPr>
          <w:t>https://amr-review.org/sites/default/files/AMR%20Review%20Paper%20-%20Tackling%20a%20crisis%20for%20the%20health%20and%20wealth%20of%20nations_1.pdf</w:t>
        </w:r>
      </w:hyperlink>
      <w:r w:rsidR="008D2F4D">
        <w:t>]</w:t>
      </w:r>
      <w:r w:rsidRPr="00135EC2">
        <w:t>.</w:t>
      </w:r>
    </w:p>
    <w:p w14:paraId="2460C54E" w14:textId="7ADBDC80" w:rsidR="00135EC2" w:rsidRPr="00135EC2" w:rsidRDefault="00135EC2" w:rsidP="00135EC2">
      <w:pPr>
        <w:pStyle w:val="EndNoteBibliography"/>
        <w:spacing w:after="0"/>
      </w:pPr>
      <w:r w:rsidRPr="00135EC2">
        <w:t>4.</w:t>
      </w:r>
      <w:r w:rsidRPr="00135EC2">
        <w:tab/>
        <w:t>World Health Organization. Global action plan on antimicrobial resistance</w:t>
      </w:r>
      <w:r w:rsidR="008D2F4D">
        <w:t>.</w:t>
      </w:r>
      <w:r w:rsidRPr="00135EC2">
        <w:t xml:space="preserve"> 2015 [Available from: </w:t>
      </w:r>
      <w:hyperlink r:id="rId14" w:history="1">
        <w:r w:rsidRPr="00135EC2">
          <w:rPr>
            <w:rStyle w:val="Hyperlink"/>
          </w:rPr>
          <w:t>https://www.who.int/publications/i/item/9789241509763</w:t>
        </w:r>
      </w:hyperlink>
      <w:r w:rsidR="008D2F4D">
        <w:t>]</w:t>
      </w:r>
      <w:r w:rsidRPr="00135EC2">
        <w:t>.</w:t>
      </w:r>
    </w:p>
    <w:p w14:paraId="3CFAD7AC" w14:textId="4508B344" w:rsidR="00135EC2" w:rsidRPr="00135EC2" w:rsidRDefault="00135EC2" w:rsidP="00135EC2">
      <w:pPr>
        <w:pStyle w:val="EndNoteBibliography"/>
        <w:spacing w:after="0"/>
      </w:pPr>
      <w:r w:rsidRPr="00135EC2">
        <w:t>5.</w:t>
      </w:r>
      <w:r w:rsidRPr="00135EC2">
        <w:tab/>
        <w:t>Department of Health and Social Care. Antimicrobial resistance national action plan: call for evidence</w:t>
      </w:r>
      <w:r w:rsidR="008D2F4D">
        <w:t>.</w:t>
      </w:r>
      <w:r w:rsidRPr="00135EC2">
        <w:t xml:space="preserve"> 2022 [Available from: </w:t>
      </w:r>
      <w:hyperlink r:id="rId15" w:history="1">
        <w:r w:rsidRPr="00135EC2">
          <w:rPr>
            <w:rStyle w:val="Hyperlink"/>
          </w:rPr>
          <w:t>https://www.gov.uk/government/consultations/antimicrobial-resistance-national-action-plan-call-for-evidence/antimicrobial-resistance-national-action-plan-call-for-evidence</w:t>
        </w:r>
      </w:hyperlink>
      <w:r w:rsidR="008D2F4D">
        <w:t>]</w:t>
      </w:r>
      <w:r w:rsidRPr="00135EC2">
        <w:t>.</w:t>
      </w:r>
    </w:p>
    <w:p w14:paraId="0B505C92" w14:textId="77777777" w:rsidR="00135EC2" w:rsidRPr="00135EC2" w:rsidRDefault="00135EC2" w:rsidP="00135EC2">
      <w:pPr>
        <w:pStyle w:val="EndNoteBibliography"/>
        <w:spacing w:after="0"/>
      </w:pPr>
      <w:r w:rsidRPr="00135EC2">
        <w:t>6.</w:t>
      </w:r>
      <w:r w:rsidRPr="00135EC2">
        <w:tab/>
        <w:t>Wernli D, Harbarth S, Levrat N, Pittet D. A ‘whole of United Nations approach’ to tackle antimicrobial resistance? A mapping of the mandate and activities of international organisations. BMJ global health. 2022;7(5):e008181.</w:t>
      </w:r>
    </w:p>
    <w:p w14:paraId="161280FF" w14:textId="77777777" w:rsidR="00135EC2" w:rsidRPr="00135EC2" w:rsidRDefault="00135EC2" w:rsidP="00135EC2">
      <w:pPr>
        <w:pStyle w:val="EndNoteBibliography"/>
        <w:spacing w:after="0"/>
      </w:pPr>
      <w:r w:rsidRPr="00135EC2">
        <w:t>7.</w:t>
      </w:r>
      <w:r w:rsidRPr="00135EC2">
        <w:tab/>
        <w:t>Dai L, Sahin O, Grover M, Zhang Q. New and alternative strategies for the prevention, control, and treatment of antibiotic-resistant Campylobacter. Translational Research: The Journal of Laboratory and Clinical Medicine. 2020;223:76-88.</w:t>
      </w:r>
    </w:p>
    <w:p w14:paraId="3D3F3405" w14:textId="325FE4AB" w:rsidR="00135EC2" w:rsidRPr="00135EC2" w:rsidRDefault="00135EC2" w:rsidP="00135EC2">
      <w:pPr>
        <w:pStyle w:val="EndNoteBibliography"/>
        <w:spacing w:after="0"/>
      </w:pPr>
      <w:r w:rsidRPr="00135EC2">
        <w:t>8.</w:t>
      </w:r>
      <w:r w:rsidRPr="00135EC2">
        <w:tab/>
        <w:t>UK Health Security Agency. English surveillance programme for antimicrobial utilisation and resistance (ESPAUR)</w:t>
      </w:r>
      <w:r w:rsidR="008D2F4D">
        <w:t>.</w:t>
      </w:r>
      <w:r w:rsidRPr="00135EC2">
        <w:t xml:space="preserve"> 2022 [Available from: </w:t>
      </w:r>
      <w:hyperlink r:id="rId16" w:history="1">
        <w:r w:rsidRPr="00135EC2">
          <w:rPr>
            <w:rStyle w:val="Hyperlink"/>
          </w:rPr>
          <w:t>https://assets.publishing.service.gov.uk/government/uploads/system/uploads/attachment_data/file/1118310/ESPAUR-report-2021-to-2022.pdf</w:t>
        </w:r>
      </w:hyperlink>
      <w:r w:rsidR="008D2F4D">
        <w:t>]</w:t>
      </w:r>
      <w:r w:rsidRPr="00135EC2">
        <w:t>.</w:t>
      </w:r>
    </w:p>
    <w:p w14:paraId="6586C39B" w14:textId="608732D2" w:rsidR="00135EC2" w:rsidRPr="00135EC2" w:rsidRDefault="00135EC2" w:rsidP="00135EC2">
      <w:pPr>
        <w:pStyle w:val="EndNoteBibliography"/>
        <w:spacing w:after="0"/>
      </w:pPr>
      <w:r w:rsidRPr="00135EC2">
        <w:t>9.</w:t>
      </w:r>
      <w:r w:rsidRPr="00135EC2">
        <w:tab/>
        <w:t>Australian Commission on Safety and Quality in Health Care. Antibiotics (Antimicrobials) and older people – what you should know</w:t>
      </w:r>
      <w:r w:rsidR="008D2F4D">
        <w:t>.</w:t>
      </w:r>
      <w:r w:rsidRPr="00135EC2">
        <w:t xml:space="preserve"> 2022 [Available from: </w:t>
      </w:r>
      <w:hyperlink r:id="rId17" w:history="1">
        <w:r w:rsidRPr="00135EC2">
          <w:rPr>
            <w:rStyle w:val="Hyperlink"/>
          </w:rPr>
          <w:t>https://www.safetyandquality.gov.au/sites/default/files/2022-11/antibiotic_resistance_and_older_people_factsheet.pdf</w:t>
        </w:r>
      </w:hyperlink>
      <w:r w:rsidR="008D2F4D">
        <w:t>]</w:t>
      </w:r>
      <w:r w:rsidRPr="00135EC2">
        <w:t>.</w:t>
      </w:r>
    </w:p>
    <w:p w14:paraId="4DF857BE" w14:textId="77777777" w:rsidR="00135EC2" w:rsidRPr="00135EC2" w:rsidRDefault="00135EC2" w:rsidP="00135EC2">
      <w:pPr>
        <w:pStyle w:val="EndNoteBibliography"/>
        <w:spacing w:after="0"/>
      </w:pPr>
      <w:r w:rsidRPr="00135EC2">
        <w:t>10.</w:t>
      </w:r>
      <w:r w:rsidRPr="00135EC2">
        <w:tab/>
        <w:t>Jesus Blázquez AO, José-María Gómez-Gómez. Mutation and evolution of antibiotic resistance: antibiotics as promoters of antibiotic resistance? Current Drug Targets. 2002;3(4):345-9.</w:t>
      </w:r>
    </w:p>
    <w:p w14:paraId="13C23267" w14:textId="5C7702E2" w:rsidR="00135EC2" w:rsidRPr="00135EC2" w:rsidRDefault="00135EC2" w:rsidP="00135EC2">
      <w:pPr>
        <w:pStyle w:val="EndNoteBibliography"/>
        <w:spacing w:after="0"/>
      </w:pPr>
      <w:r w:rsidRPr="00135EC2">
        <w:t>11.</w:t>
      </w:r>
      <w:r w:rsidRPr="00135EC2">
        <w:tab/>
        <w:t>World Health Organization. Antimicrobial Resistance</w:t>
      </w:r>
      <w:r w:rsidR="008D2F4D">
        <w:t>.</w:t>
      </w:r>
      <w:r w:rsidRPr="00135EC2">
        <w:t xml:space="preserve"> 2021 [Available from: </w:t>
      </w:r>
      <w:hyperlink r:id="rId18" w:history="1">
        <w:r w:rsidRPr="00135EC2">
          <w:rPr>
            <w:rStyle w:val="Hyperlink"/>
          </w:rPr>
          <w:t>https://www.who.int/news-room/fact-sheets/detail/antimicrobial-resistance</w:t>
        </w:r>
      </w:hyperlink>
      <w:r w:rsidR="008D2F4D">
        <w:t>]</w:t>
      </w:r>
      <w:r w:rsidRPr="00135EC2">
        <w:t>.</w:t>
      </w:r>
    </w:p>
    <w:p w14:paraId="3C770130" w14:textId="77777777" w:rsidR="00135EC2" w:rsidRPr="00135EC2" w:rsidRDefault="00135EC2" w:rsidP="00135EC2">
      <w:pPr>
        <w:pStyle w:val="EndNoteBibliography"/>
        <w:spacing w:after="0"/>
      </w:pPr>
      <w:r w:rsidRPr="00135EC2">
        <w:t>12.</w:t>
      </w:r>
      <w:r w:rsidRPr="00135EC2">
        <w:tab/>
        <w:t>Oliver A, Xue Z, Villanueva YT, Durbin-Johnson B, Alkan Z, Taft DH, et al. Association of Diet and Antimicrobial Resistance in Healthy U.S. Adults. mBio. 2022;13(3):e0010122-e.</w:t>
      </w:r>
    </w:p>
    <w:p w14:paraId="7E4E078C" w14:textId="4D5C200D" w:rsidR="00135EC2" w:rsidRPr="00135EC2" w:rsidRDefault="00135EC2" w:rsidP="00135EC2">
      <w:pPr>
        <w:pStyle w:val="EndNoteBibliography"/>
        <w:spacing w:after="0"/>
      </w:pPr>
      <w:r w:rsidRPr="00135EC2">
        <w:t>13.</w:t>
      </w:r>
      <w:r w:rsidRPr="00135EC2">
        <w:tab/>
        <w:t xml:space="preserve">Rolain J-M. Food and human gut as reservoirs of transferable antibiotic resistance encoding genes. Frontiers in </w:t>
      </w:r>
      <w:r w:rsidR="008D2F4D">
        <w:t>M</w:t>
      </w:r>
      <w:r w:rsidRPr="00135EC2">
        <w:t>icrobiology. 2013;4:173-.</w:t>
      </w:r>
    </w:p>
    <w:p w14:paraId="088442C1" w14:textId="62467B3F" w:rsidR="00135EC2" w:rsidRPr="00135EC2" w:rsidRDefault="00135EC2" w:rsidP="00135EC2">
      <w:pPr>
        <w:pStyle w:val="EndNoteBibliography"/>
        <w:spacing w:after="0"/>
      </w:pPr>
      <w:r w:rsidRPr="00135EC2">
        <w:t>14.</w:t>
      </w:r>
      <w:r w:rsidRPr="00135EC2">
        <w:tab/>
        <w:t xml:space="preserve">Jans C, Sarno E, Collineau L, Meile L, Stärk KDC, Stephan R. Consumer Exposure to Antimicrobial Resistant Bacteria From Food at Swiss Retail Level. Frontiers in </w:t>
      </w:r>
      <w:r w:rsidR="008D2F4D">
        <w:t>M</w:t>
      </w:r>
      <w:r w:rsidRPr="00135EC2">
        <w:t>icrobiology. 2018;9:362.</w:t>
      </w:r>
    </w:p>
    <w:p w14:paraId="388BE7E2" w14:textId="77777777" w:rsidR="00135EC2" w:rsidRPr="00135EC2" w:rsidRDefault="00135EC2" w:rsidP="00135EC2">
      <w:pPr>
        <w:pStyle w:val="EndNoteBibliography"/>
        <w:spacing w:after="0"/>
      </w:pPr>
      <w:r w:rsidRPr="00135EC2">
        <w:t>15.</w:t>
      </w:r>
      <w:r w:rsidRPr="00135EC2">
        <w:tab/>
        <w:t>Mulder M, Kiefte-de Jong JC, Goessens WHF, de Visser H, Ikram MA, Verbon A, et al. Diet as a risk factor for antimicrobial resistance in community-acquired urinary tract infections in a middle-aged and elderly population: a case–control study. Clinical Microbiology and Infection. 2019;25(5):613-9.</w:t>
      </w:r>
    </w:p>
    <w:p w14:paraId="402A90B0" w14:textId="077B4229" w:rsidR="00135EC2" w:rsidRPr="00135EC2" w:rsidRDefault="00135EC2" w:rsidP="00135EC2">
      <w:pPr>
        <w:pStyle w:val="EndNoteBibliography"/>
        <w:spacing w:after="0"/>
      </w:pPr>
      <w:r w:rsidRPr="00135EC2">
        <w:t>16.</w:t>
      </w:r>
      <w:r w:rsidRPr="00135EC2">
        <w:tab/>
        <w:t xml:space="preserve">Schwaiger K, Helmke K, Hölzel CS, Bauer J. Antibiotic resistance in bacteria isolated from vegetables with regards to the marketing stage (farm vs. supermarket). International </w:t>
      </w:r>
      <w:r w:rsidR="008D2F4D">
        <w:t>J</w:t>
      </w:r>
      <w:r w:rsidRPr="00135EC2">
        <w:t xml:space="preserve">ournal of </w:t>
      </w:r>
      <w:r w:rsidR="008D2F4D">
        <w:t>F</w:t>
      </w:r>
      <w:r w:rsidRPr="00135EC2">
        <w:t xml:space="preserve">ood </w:t>
      </w:r>
      <w:r w:rsidR="008D2F4D">
        <w:t>M</w:t>
      </w:r>
      <w:r w:rsidRPr="00135EC2">
        <w:t>icrobiology. 2011;148(3):191-6.</w:t>
      </w:r>
    </w:p>
    <w:p w14:paraId="35C77FED" w14:textId="5F9BC094" w:rsidR="00135EC2" w:rsidRPr="00135EC2" w:rsidRDefault="00135EC2" w:rsidP="00135EC2">
      <w:pPr>
        <w:pStyle w:val="EndNoteBibliography"/>
        <w:spacing w:after="0"/>
      </w:pPr>
      <w:r w:rsidRPr="00135EC2">
        <w:t>17.</w:t>
      </w:r>
      <w:r w:rsidRPr="00135EC2">
        <w:tab/>
        <w:t xml:space="preserve">Zhou S-Y-D, Wei M-Y, Giles M, Neilson R, Zheng F, Zhang Q, et al. Prevalence of Antibiotic Resistome in Ready-to-Eat Salad. Frontiers in </w:t>
      </w:r>
      <w:r w:rsidR="008D2F4D">
        <w:t>P</w:t>
      </w:r>
      <w:r w:rsidRPr="00135EC2">
        <w:t xml:space="preserve">ublic </w:t>
      </w:r>
      <w:r w:rsidR="008D2F4D">
        <w:t>H</w:t>
      </w:r>
      <w:r w:rsidRPr="00135EC2">
        <w:t>ealth. 2020;8:92.</w:t>
      </w:r>
    </w:p>
    <w:p w14:paraId="6D1027B1" w14:textId="156F643F" w:rsidR="00135EC2" w:rsidRPr="00135EC2" w:rsidRDefault="00135EC2" w:rsidP="00135EC2">
      <w:pPr>
        <w:pStyle w:val="EndNoteBibliography"/>
        <w:spacing w:after="0"/>
      </w:pPr>
      <w:r w:rsidRPr="00135EC2">
        <w:lastRenderedPageBreak/>
        <w:t>18.</w:t>
      </w:r>
      <w:r w:rsidRPr="00135EC2">
        <w:tab/>
        <w:t xml:space="preserve">Carlet J. The gut is the epicentre of antibiotic resistance. Antimicrobial </w:t>
      </w:r>
      <w:r w:rsidR="008D2F4D">
        <w:t>R</w:t>
      </w:r>
      <w:r w:rsidRPr="00135EC2">
        <w:t xml:space="preserve">esistance &amp; </w:t>
      </w:r>
      <w:r w:rsidR="008D2F4D">
        <w:t>I</w:t>
      </w:r>
      <w:r w:rsidRPr="00135EC2">
        <w:t xml:space="preserve">nfection </w:t>
      </w:r>
      <w:r w:rsidR="008D2F4D">
        <w:t>C</w:t>
      </w:r>
      <w:r w:rsidRPr="00135EC2">
        <w:t>ontrol. 2012;1(1):39.</w:t>
      </w:r>
    </w:p>
    <w:p w14:paraId="573E74B2" w14:textId="6AFAC01B" w:rsidR="00135EC2" w:rsidRPr="00135EC2" w:rsidRDefault="00135EC2" w:rsidP="00135EC2">
      <w:pPr>
        <w:pStyle w:val="EndNoteBibliography"/>
        <w:spacing w:after="0"/>
      </w:pPr>
      <w:r w:rsidRPr="00135EC2">
        <w:t>19.</w:t>
      </w:r>
      <w:r w:rsidRPr="00135EC2">
        <w:tab/>
        <w:t xml:space="preserve">Ekakoro JE, Caldwell M, Strand EB, Okafor CC. Drivers, alternatives, knowledge, and perceptions towards antimicrobial use among Tennessee beef cattle producers: a qualitative study. BMC </w:t>
      </w:r>
      <w:r w:rsidR="008D2F4D">
        <w:t>V</w:t>
      </w:r>
      <w:r w:rsidRPr="00135EC2">
        <w:t xml:space="preserve">eterinary </w:t>
      </w:r>
      <w:r w:rsidR="008D2F4D">
        <w:t>R</w:t>
      </w:r>
      <w:r w:rsidRPr="00135EC2">
        <w:t>esearch. 2019;15(1):16.</w:t>
      </w:r>
    </w:p>
    <w:p w14:paraId="43DF67EC" w14:textId="77777777" w:rsidR="00135EC2" w:rsidRPr="00135EC2" w:rsidRDefault="00135EC2" w:rsidP="00135EC2">
      <w:pPr>
        <w:pStyle w:val="EndNoteBibliography"/>
        <w:spacing w:after="0"/>
      </w:pPr>
      <w:r w:rsidRPr="00135EC2">
        <w:t>20.</w:t>
      </w:r>
      <w:r w:rsidRPr="00135EC2">
        <w:tab/>
        <w:t>Lechner I, Freivogel C, Stärk KDC, Visschers VHM. Exposure Pathways to Antimicrobial Resistance at the Human-Animal Interface-A Qualitative Comparison of Swiss Expert and Consumer Opinions. Frontiers in Public Health. 2020;8:345.</w:t>
      </w:r>
    </w:p>
    <w:p w14:paraId="36E8CA34" w14:textId="256D959A" w:rsidR="00135EC2" w:rsidRPr="00135EC2" w:rsidRDefault="00135EC2" w:rsidP="00135EC2">
      <w:pPr>
        <w:pStyle w:val="EndNoteBibliography"/>
        <w:spacing w:after="0"/>
      </w:pPr>
      <w:r w:rsidRPr="00135EC2">
        <w:t>21.</w:t>
      </w:r>
      <w:r w:rsidRPr="00135EC2">
        <w:tab/>
        <w:t xml:space="preserve">Frumence G, Mboera LEG, Katale BZ, Sindato C, Kimera S, Durrance-Bagale A, et al. Policy actors and human and animal health practitioners’ perceptions of antimicrobial use and resistance in Tanzania: A qualitative study. Journal of </w:t>
      </w:r>
      <w:r w:rsidR="008D2F4D">
        <w:t>G</w:t>
      </w:r>
      <w:r w:rsidRPr="00135EC2">
        <w:t xml:space="preserve">lobal </w:t>
      </w:r>
      <w:r w:rsidR="008D2F4D">
        <w:t>A</w:t>
      </w:r>
      <w:r w:rsidRPr="00135EC2">
        <w:t xml:space="preserve">ntimicrobial </w:t>
      </w:r>
      <w:r w:rsidR="008D2F4D">
        <w:t>R</w:t>
      </w:r>
      <w:r w:rsidRPr="00135EC2">
        <w:t>esistance. 2021;25:40-7.</w:t>
      </w:r>
    </w:p>
    <w:p w14:paraId="4C0C718D" w14:textId="63486D42" w:rsidR="00135EC2" w:rsidRPr="00135EC2" w:rsidRDefault="00135EC2" w:rsidP="00135EC2">
      <w:pPr>
        <w:pStyle w:val="EndNoteBibliography"/>
        <w:spacing w:after="0"/>
      </w:pPr>
      <w:r w:rsidRPr="00135EC2">
        <w:t>22.</w:t>
      </w:r>
      <w:r w:rsidRPr="00135EC2">
        <w:tab/>
        <w:t>Áine Regan SS, Claire McKernan, Tony Benson &amp; Moira Dean</w:t>
      </w:r>
      <w:r w:rsidR="008D2F4D">
        <w:t>.</w:t>
      </w:r>
      <w:r w:rsidRPr="00135EC2">
        <w:t xml:space="preserve"> Consumer perception and understanding of the risks of antibiotic use and antimicrobial resistance in farming. Agriculture and Human Values. 2022.</w:t>
      </w:r>
      <w:r w:rsidR="00AB570F">
        <w:t xml:space="preserve"> </w:t>
      </w:r>
      <w:r w:rsidR="00AB570F" w:rsidRPr="00AB570F">
        <w:t>Advance online publication</w:t>
      </w:r>
      <w:r w:rsidR="00AB570F">
        <w:t xml:space="preserve"> [Available from:</w:t>
      </w:r>
      <w:r w:rsidR="00AB570F" w:rsidRPr="00AB570F">
        <w:t xml:space="preserve"> https://doi.org/10.1007/s10460-022-10399-y</w:t>
      </w:r>
      <w:r w:rsidR="00AB570F">
        <w:t xml:space="preserve">]. </w:t>
      </w:r>
    </w:p>
    <w:p w14:paraId="61EAE4AE" w14:textId="3D49768B" w:rsidR="00135EC2" w:rsidRPr="00135EC2" w:rsidRDefault="00135EC2" w:rsidP="00135EC2">
      <w:pPr>
        <w:pStyle w:val="EndNoteBibliography"/>
        <w:spacing w:after="0"/>
      </w:pPr>
      <w:r w:rsidRPr="00135EC2">
        <w:t>23.</w:t>
      </w:r>
      <w:r w:rsidRPr="00135EC2">
        <w:tab/>
        <w:t>Hayes CV, Eley CV, Wood F, Demirjian A, McNulty CAM. Knowledge and attitudes of adolescents towards the human microbiome and antibiotic resistance: a qualitative study. JAC-</w:t>
      </w:r>
      <w:r w:rsidR="00AB570F">
        <w:t>A</w:t>
      </w:r>
      <w:r w:rsidRPr="00135EC2">
        <w:t xml:space="preserve">ntimicrobial </w:t>
      </w:r>
      <w:r w:rsidR="00AB570F">
        <w:t>R</w:t>
      </w:r>
      <w:r w:rsidRPr="00135EC2">
        <w:t>esistance. 2021;3(2):dlab039-dlab.</w:t>
      </w:r>
    </w:p>
    <w:p w14:paraId="1CCA2C49" w14:textId="77777777" w:rsidR="00135EC2" w:rsidRPr="00135EC2" w:rsidRDefault="00135EC2" w:rsidP="00135EC2">
      <w:pPr>
        <w:pStyle w:val="EndNoteBibliography"/>
        <w:spacing w:after="0"/>
      </w:pPr>
      <w:r w:rsidRPr="00135EC2">
        <w:t>24.</w:t>
      </w:r>
      <w:r w:rsidRPr="00135EC2">
        <w:tab/>
        <w:t>Sarmiento MRA, de Paula TO, Borges FM, Ferreira-Machado AB, Resende JA, Moreira APB, et al. Obesity, Xenobiotic Intake and Antimicrobial-Resistance Genes in the Human Gastrointestinal Tract: A Comparative Study of Eutrophic, Overweight and Obese Individuals. Genes. 2019;10(5):349.</w:t>
      </w:r>
    </w:p>
    <w:p w14:paraId="431C5A12" w14:textId="0AF79CED" w:rsidR="00135EC2" w:rsidRPr="00135EC2" w:rsidRDefault="00135EC2" w:rsidP="00135EC2">
      <w:pPr>
        <w:pStyle w:val="EndNoteBibliography"/>
        <w:spacing w:after="0"/>
      </w:pPr>
      <w:r w:rsidRPr="00135EC2">
        <w:t>25.</w:t>
      </w:r>
      <w:r w:rsidRPr="00135EC2">
        <w:tab/>
        <w:t>Baker C. Obesity Statistics</w:t>
      </w:r>
      <w:r w:rsidR="00AB570F">
        <w:t>.</w:t>
      </w:r>
      <w:r w:rsidRPr="00135EC2">
        <w:t xml:space="preserve"> 2022 [Available from: </w:t>
      </w:r>
      <w:hyperlink r:id="rId19" w:history="1">
        <w:r w:rsidRPr="00135EC2">
          <w:rPr>
            <w:rStyle w:val="Hyperlink"/>
          </w:rPr>
          <w:t>https://researchbriefings.files.parliament.uk/documents/SN03336/SN03336.pdf</w:t>
        </w:r>
      </w:hyperlink>
      <w:r w:rsidR="00AB570F">
        <w:t>]</w:t>
      </w:r>
      <w:r w:rsidRPr="00135EC2">
        <w:t>.</w:t>
      </w:r>
    </w:p>
    <w:p w14:paraId="5D2145D3" w14:textId="2C1E762F" w:rsidR="00135EC2" w:rsidRPr="00135EC2" w:rsidRDefault="00135EC2" w:rsidP="00135EC2">
      <w:pPr>
        <w:pStyle w:val="EndNoteBibliography"/>
        <w:spacing w:after="0"/>
      </w:pPr>
      <w:r w:rsidRPr="00135EC2">
        <w:t>26.</w:t>
      </w:r>
      <w:r w:rsidRPr="00135EC2">
        <w:tab/>
        <w:t xml:space="preserve">Flintham L, Ashiru-Oredope D, Charlesworth J, Harrison R, Dalgarno E. A qualitative investigation of perceptions towards antibiotics by members of the public after choosing to pledge as an Antibiotic Guardian. Health </w:t>
      </w:r>
      <w:r w:rsidR="00AB570F">
        <w:t>E</w:t>
      </w:r>
      <w:r w:rsidRPr="00135EC2">
        <w:t xml:space="preserve">xpectations: </w:t>
      </w:r>
      <w:r w:rsidR="00AB570F">
        <w:t>A</w:t>
      </w:r>
      <w:r w:rsidRPr="00135EC2">
        <w:t xml:space="preserve">n </w:t>
      </w:r>
      <w:r w:rsidR="00AB570F">
        <w:t>I</w:t>
      </w:r>
      <w:r w:rsidRPr="00135EC2">
        <w:t xml:space="preserve">nternational </w:t>
      </w:r>
      <w:r w:rsidR="00AB570F">
        <w:t>J</w:t>
      </w:r>
      <w:r w:rsidRPr="00135EC2">
        <w:t xml:space="preserve">ournal of </w:t>
      </w:r>
      <w:r w:rsidR="00AB570F">
        <w:t>P</w:t>
      </w:r>
      <w:r w:rsidRPr="00135EC2">
        <w:t xml:space="preserve">ublic </w:t>
      </w:r>
      <w:r w:rsidR="00AB570F">
        <w:t>P</w:t>
      </w:r>
      <w:r w:rsidRPr="00135EC2">
        <w:t xml:space="preserve">articipation in </w:t>
      </w:r>
      <w:r w:rsidR="00AB570F">
        <w:t>H</w:t>
      </w:r>
      <w:r w:rsidRPr="00135EC2">
        <w:t xml:space="preserve">ealth </w:t>
      </w:r>
      <w:r w:rsidR="00AB570F">
        <w:t>C</w:t>
      </w:r>
      <w:r w:rsidRPr="00135EC2">
        <w:t xml:space="preserve">are and </w:t>
      </w:r>
      <w:r w:rsidR="00AB570F">
        <w:t>H</w:t>
      </w:r>
      <w:r w:rsidRPr="00135EC2">
        <w:t xml:space="preserve">ealth </w:t>
      </w:r>
      <w:r w:rsidR="00AB570F">
        <w:t>P</w:t>
      </w:r>
      <w:r w:rsidRPr="00135EC2">
        <w:t>olicy. 2022;26(1):440-51.</w:t>
      </w:r>
    </w:p>
    <w:p w14:paraId="0CD01B0A" w14:textId="2D76B63D" w:rsidR="00135EC2" w:rsidRPr="00135EC2" w:rsidRDefault="00135EC2" w:rsidP="00135EC2">
      <w:pPr>
        <w:pStyle w:val="EndNoteBibliography"/>
        <w:spacing w:after="0"/>
      </w:pPr>
      <w:r w:rsidRPr="00135EC2">
        <w:t>27.</w:t>
      </w:r>
      <w:r w:rsidRPr="00135EC2">
        <w:tab/>
        <w:t>Bristol City Council. Deprivation in Bristol 2019</w:t>
      </w:r>
      <w:r w:rsidR="00AB570F">
        <w:t>.</w:t>
      </w:r>
      <w:r w:rsidRPr="00135EC2">
        <w:t xml:space="preserve"> 2019 [Available from: </w:t>
      </w:r>
      <w:hyperlink r:id="rId20" w:history="1">
        <w:r w:rsidRPr="00135EC2">
          <w:rPr>
            <w:rStyle w:val="Hyperlink"/>
          </w:rPr>
          <w:t>https://opendata.bristol.gov.uk/api/datasets/1.0/deprivation-in-bristol-2019/attachments/deprivation_in_bristol_2019_pdf/</w:t>
        </w:r>
      </w:hyperlink>
      <w:r w:rsidR="00AB570F">
        <w:t>]</w:t>
      </w:r>
      <w:r w:rsidRPr="00135EC2">
        <w:t>.</w:t>
      </w:r>
    </w:p>
    <w:p w14:paraId="653C2587" w14:textId="0CACC653" w:rsidR="00135EC2" w:rsidRPr="00135EC2" w:rsidRDefault="00135EC2" w:rsidP="00135EC2">
      <w:pPr>
        <w:pStyle w:val="EndNoteBibliography"/>
        <w:spacing w:after="0"/>
      </w:pPr>
      <w:r w:rsidRPr="00135EC2">
        <w:t>28.</w:t>
      </w:r>
      <w:r w:rsidRPr="00135EC2">
        <w:tab/>
        <w:t xml:space="preserve">Malterud K, Siersma VD, Guassora AD. Sample Size in Qualitative Interview Studies: Guided by Information Power. Qualitative </w:t>
      </w:r>
      <w:r w:rsidR="00AB570F">
        <w:t>H</w:t>
      </w:r>
      <w:r w:rsidRPr="00135EC2">
        <w:t xml:space="preserve">ealth </w:t>
      </w:r>
      <w:r w:rsidR="00AB570F">
        <w:t>R</w:t>
      </w:r>
      <w:r w:rsidRPr="00135EC2">
        <w:t>esearch. 2016;26(13):1753-60.</w:t>
      </w:r>
    </w:p>
    <w:p w14:paraId="679774ED" w14:textId="6DA0F8E1" w:rsidR="00135EC2" w:rsidRPr="00135EC2" w:rsidRDefault="00135EC2" w:rsidP="00135EC2">
      <w:pPr>
        <w:pStyle w:val="EndNoteBibliography"/>
        <w:spacing w:after="0"/>
      </w:pPr>
      <w:r w:rsidRPr="00135EC2">
        <w:t>29.</w:t>
      </w:r>
      <w:r w:rsidRPr="00135EC2">
        <w:tab/>
        <w:t xml:space="preserve">Van Hecke O, Butler CC, Wang K, Tonkin-Crine S. Parents' perceptions of antibiotic use and antibiotic resistance (PAUSE): a qualitative interview study. Journal of </w:t>
      </w:r>
      <w:r w:rsidR="00AB570F">
        <w:t>A</w:t>
      </w:r>
      <w:r w:rsidRPr="00135EC2">
        <w:t xml:space="preserve">ntimicrobial </w:t>
      </w:r>
      <w:r w:rsidR="00AB570F">
        <w:t>C</w:t>
      </w:r>
      <w:r w:rsidRPr="00135EC2">
        <w:t>hemotherapy. 2019;74(6):1741-7.</w:t>
      </w:r>
    </w:p>
    <w:p w14:paraId="34B27A07" w14:textId="5378B0EB" w:rsidR="00135EC2" w:rsidRPr="00135EC2" w:rsidRDefault="00135EC2" w:rsidP="00135EC2">
      <w:pPr>
        <w:pStyle w:val="EndNoteBibliography"/>
        <w:spacing w:after="0"/>
      </w:pPr>
      <w:r w:rsidRPr="00135EC2">
        <w:t>30.</w:t>
      </w:r>
      <w:r w:rsidRPr="00135EC2">
        <w:tab/>
        <w:t xml:space="preserve">Khan FU, Mallhi TH, Khan FU, Hayat K, Rehman AU, Shah S, et al. Evaluation of Consumers Perspective on the Consumption of Antibiotics, Antibiotic Resistance, and Recommendations to Improve the Rational use of Antibiotics: An Exploratory Qualitative Study From Post-Conflicted Region of Pakistan. Frontiers in </w:t>
      </w:r>
      <w:r w:rsidR="00AB570F">
        <w:t>P</w:t>
      </w:r>
      <w:r w:rsidRPr="00135EC2">
        <w:t>harmacology. 2022;13:881243-.</w:t>
      </w:r>
    </w:p>
    <w:p w14:paraId="26B4197A" w14:textId="3B700EE4" w:rsidR="00135EC2" w:rsidRPr="00135EC2" w:rsidRDefault="00135EC2" w:rsidP="00135EC2">
      <w:pPr>
        <w:pStyle w:val="EndNoteBibliography"/>
        <w:spacing w:after="0"/>
      </w:pPr>
      <w:r w:rsidRPr="00135EC2">
        <w:t>31.</w:t>
      </w:r>
      <w:r w:rsidRPr="00135EC2">
        <w:tab/>
        <w:t xml:space="preserve">Gerhard T. Bias: Considerations for research practice. American </w:t>
      </w:r>
      <w:r w:rsidR="00AB570F">
        <w:t>J</w:t>
      </w:r>
      <w:r w:rsidRPr="00135EC2">
        <w:t xml:space="preserve">ournal of </w:t>
      </w:r>
      <w:r w:rsidR="00AB570F">
        <w:t>H</w:t>
      </w:r>
      <w:r w:rsidRPr="00135EC2">
        <w:t>ealth-</w:t>
      </w:r>
      <w:r w:rsidR="00AB570F">
        <w:t>S</w:t>
      </w:r>
      <w:r w:rsidRPr="00135EC2">
        <w:t xml:space="preserve">ystem </w:t>
      </w:r>
      <w:r w:rsidR="00AB570F">
        <w:t>P</w:t>
      </w:r>
      <w:r w:rsidRPr="00135EC2">
        <w:t>harmacy. 2008;65(22):2159-68.</w:t>
      </w:r>
    </w:p>
    <w:p w14:paraId="500049D3" w14:textId="77777777" w:rsidR="00135EC2" w:rsidRPr="00135EC2" w:rsidRDefault="00135EC2" w:rsidP="00135EC2">
      <w:pPr>
        <w:pStyle w:val="EndNoteBibliography"/>
        <w:spacing w:after="0"/>
      </w:pPr>
      <w:r w:rsidRPr="00135EC2">
        <w:t>32.</w:t>
      </w:r>
      <w:r w:rsidRPr="00135EC2">
        <w:tab/>
        <w:t>Holbrook AL. Telephone Versus Face-To-Face Interviewing of National Probability Samples With Long Questionnaires. Public Opinion Quarterly. 2003;67(1):79-126.</w:t>
      </w:r>
    </w:p>
    <w:p w14:paraId="1363435C" w14:textId="54F81738" w:rsidR="00135EC2" w:rsidRPr="00135EC2" w:rsidRDefault="00135EC2" w:rsidP="00135EC2">
      <w:pPr>
        <w:pStyle w:val="EndNoteBibliography"/>
        <w:spacing w:after="0"/>
      </w:pPr>
      <w:r w:rsidRPr="00135EC2">
        <w:t>33.</w:t>
      </w:r>
      <w:r w:rsidRPr="00135EC2">
        <w:tab/>
        <w:t>Braun V. Thematic analysis: a practical guide. 2022.</w:t>
      </w:r>
      <w:r w:rsidR="00AB570F">
        <w:t xml:space="preserve"> SAGE Publications.</w:t>
      </w:r>
    </w:p>
    <w:p w14:paraId="61776665" w14:textId="5BF8EE37" w:rsidR="00135EC2" w:rsidRPr="00135EC2" w:rsidRDefault="00135EC2" w:rsidP="00135EC2">
      <w:pPr>
        <w:pStyle w:val="EndNoteBibliography"/>
        <w:spacing w:after="0"/>
      </w:pPr>
      <w:r w:rsidRPr="00135EC2">
        <w:t>34.</w:t>
      </w:r>
      <w:r w:rsidRPr="00135EC2">
        <w:tab/>
        <w:t>Green J. Qualitative methods for health research. 2018.</w:t>
      </w:r>
      <w:r w:rsidR="00AB570F">
        <w:t xml:space="preserve"> SAGE Publications</w:t>
      </w:r>
    </w:p>
    <w:p w14:paraId="62CDC783" w14:textId="77777777" w:rsidR="00135EC2" w:rsidRPr="00135EC2" w:rsidRDefault="00135EC2" w:rsidP="00135EC2">
      <w:pPr>
        <w:pStyle w:val="EndNoteBibliography"/>
        <w:spacing w:after="0"/>
      </w:pPr>
      <w:r w:rsidRPr="00135EC2">
        <w:t>35.</w:t>
      </w:r>
      <w:r w:rsidRPr="00135EC2">
        <w:tab/>
        <w:t>Braun V, Clarke V. Supporting best practice in reflexive thematic analysis reporting in Palliative Medicine: A review of published research and introduction to the Reflexive Thematic Analysis Reporting Guidelines (RTARG). Palliative medicine. 2024;38(6):608-16.</w:t>
      </w:r>
    </w:p>
    <w:p w14:paraId="0E43DF6F" w14:textId="4C9FA9BE" w:rsidR="00135EC2" w:rsidRPr="00135EC2" w:rsidRDefault="00135EC2" w:rsidP="00135EC2">
      <w:pPr>
        <w:pStyle w:val="EndNoteBibliography"/>
        <w:spacing w:after="0"/>
      </w:pPr>
      <w:r w:rsidRPr="00135EC2">
        <w:t>36.</w:t>
      </w:r>
      <w:r w:rsidRPr="00135EC2">
        <w:tab/>
      </w:r>
      <w:r w:rsidR="00AB570F">
        <w:t xml:space="preserve">World Medical </w:t>
      </w:r>
      <w:r w:rsidRPr="00135EC2">
        <w:t>Association. World Medical Association Declaration of Helsinki: Ethical Principles for Medical Research Involving Human subjects. Reviewing the Latest Version. International Journal of Medical and Surgical Sciences. 2018;1(4):339-46.</w:t>
      </w:r>
    </w:p>
    <w:p w14:paraId="61FEF2A3" w14:textId="77777777" w:rsidR="00135EC2" w:rsidRPr="00135EC2" w:rsidRDefault="00135EC2" w:rsidP="00135EC2">
      <w:pPr>
        <w:pStyle w:val="EndNoteBibliography"/>
        <w:spacing w:after="0"/>
      </w:pPr>
      <w:r w:rsidRPr="00135EC2">
        <w:lastRenderedPageBreak/>
        <w:t>37.</w:t>
      </w:r>
      <w:r w:rsidRPr="00135EC2">
        <w:tab/>
        <w:t>Chen Z, Klimentidis YC, Bea JW, Ernst KC, Hu C, Jackson R, et al. Body Mass Index, Waist Circumference, and Mortality in a Large Multiethnic Postmenopausal Cohort—Results from the Women's Health Initiative. Journal of the American Geriatrics Society (JAGS). 2017;65(9):1907-15.</w:t>
      </w:r>
    </w:p>
    <w:p w14:paraId="28CFE6C9" w14:textId="07F73ABA" w:rsidR="00135EC2" w:rsidRPr="00135EC2" w:rsidRDefault="00135EC2" w:rsidP="00135EC2">
      <w:pPr>
        <w:pStyle w:val="EndNoteBibliography"/>
        <w:spacing w:after="0"/>
      </w:pPr>
      <w:r w:rsidRPr="00135EC2">
        <w:t>38.</w:t>
      </w:r>
      <w:r w:rsidRPr="00135EC2">
        <w:tab/>
        <w:t>Government MoHCL. English indices of deprivation 2019</w:t>
      </w:r>
      <w:r w:rsidR="00AB570F">
        <w:t>.</w:t>
      </w:r>
      <w:r w:rsidRPr="00135EC2">
        <w:t xml:space="preserve"> 2019 [Available from: </w:t>
      </w:r>
      <w:hyperlink r:id="rId21" w:history="1">
        <w:r w:rsidRPr="00135EC2">
          <w:rPr>
            <w:rStyle w:val="Hyperlink"/>
          </w:rPr>
          <w:t>https://imd-by-postcode.opendatacommunities.org/imd/2019</w:t>
        </w:r>
      </w:hyperlink>
      <w:r w:rsidR="00AB570F">
        <w:t>]</w:t>
      </w:r>
      <w:r w:rsidRPr="00135EC2">
        <w:t>.</w:t>
      </w:r>
    </w:p>
    <w:p w14:paraId="7C2D9CE5" w14:textId="18F689CC" w:rsidR="00135EC2" w:rsidRPr="00135EC2" w:rsidRDefault="00135EC2" w:rsidP="00135EC2">
      <w:pPr>
        <w:pStyle w:val="EndNoteBibliography"/>
        <w:spacing w:after="0"/>
      </w:pPr>
      <w:r w:rsidRPr="00135EC2">
        <w:t>39.</w:t>
      </w:r>
      <w:r w:rsidRPr="00135EC2">
        <w:tab/>
        <w:t>Public Health England. Keep Antibiotics Working campaign returns</w:t>
      </w:r>
      <w:r w:rsidR="00AB570F">
        <w:t>.</w:t>
      </w:r>
      <w:r w:rsidRPr="00135EC2">
        <w:t xml:space="preserve"> 2018 [Available from: </w:t>
      </w:r>
      <w:hyperlink r:id="rId22" w:history="1">
        <w:r w:rsidRPr="00135EC2">
          <w:rPr>
            <w:rStyle w:val="Hyperlink"/>
          </w:rPr>
          <w:t>https://www.gov.uk/government/news/keep-antibiotics-working-campaign-returns</w:t>
        </w:r>
      </w:hyperlink>
      <w:r w:rsidR="00AB570F">
        <w:t>]</w:t>
      </w:r>
      <w:r w:rsidRPr="00135EC2">
        <w:t>.</w:t>
      </w:r>
    </w:p>
    <w:p w14:paraId="7BA76E40" w14:textId="15517EF7" w:rsidR="00135EC2" w:rsidRPr="00135EC2" w:rsidRDefault="00135EC2" w:rsidP="00135EC2">
      <w:pPr>
        <w:pStyle w:val="EndNoteBibliography"/>
        <w:spacing w:after="0"/>
      </w:pPr>
      <w:r w:rsidRPr="00135EC2">
        <w:t>40.</w:t>
      </w:r>
      <w:r w:rsidRPr="00135EC2">
        <w:tab/>
        <w:t>Guardian A. Become an Antibiotic Guardian</w:t>
      </w:r>
      <w:r w:rsidR="00AB570F">
        <w:t>.</w:t>
      </w:r>
      <w:r w:rsidRPr="00135EC2">
        <w:t xml:space="preserve"> n.d. [Available from: </w:t>
      </w:r>
      <w:hyperlink r:id="rId23" w:history="1">
        <w:r w:rsidRPr="00135EC2">
          <w:rPr>
            <w:rStyle w:val="Hyperlink"/>
          </w:rPr>
          <w:t>https://antibioticguardian.com/</w:t>
        </w:r>
      </w:hyperlink>
      <w:r w:rsidR="00AB570F">
        <w:t>]</w:t>
      </w:r>
      <w:r w:rsidRPr="00135EC2">
        <w:t>.</w:t>
      </w:r>
    </w:p>
    <w:p w14:paraId="107F9771" w14:textId="77777777" w:rsidR="00135EC2" w:rsidRPr="00135EC2" w:rsidRDefault="00135EC2" w:rsidP="00135EC2">
      <w:pPr>
        <w:pStyle w:val="EndNoteBibliography"/>
        <w:spacing w:after="0"/>
      </w:pPr>
      <w:r w:rsidRPr="00135EC2">
        <w:t>41.</w:t>
      </w:r>
      <w:r w:rsidRPr="00135EC2">
        <w:tab/>
        <w:t>Brown D. Antibiotic resistance breakers: can repurposed drugs fill the antibiotic discovery void? Nature reviews Drug discovery. 2016;15(2):143.</w:t>
      </w:r>
    </w:p>
    <w:p w14:paraId="7DB2F1EA" w14:textId="77777777" w:rsidR="00135EC2" w:rsidRPr="00135EC2" w:rsidRDefault="00135EC2" w:rsidP="00135EC2">
      <w:pPr>
        <w:pStyle w:val="EndNoteBibliography"/>
        <w:spacing w:after="0"/>
      </w:pPr>
      <w:r w:rsidRPr="00135EC2">
        <w:t>42.</w:t>
      </w:r>
      <w:r w:rsidRPr="00135EC2">
        <w:tab/>
        <w:t>Arlinghaus KR, Johnston CA. Advocating for Behavior Change With Education. American Journal of Lifestyle Medicine. 2018;12(2):113-6.</w:t>
      </w:r>
    </w:p>
    <w:p w14:paraId="56DA3D54" w14:textId="3B15EF9D" w:rsidR="00135EC2" w:rsidRPr="00135EC2" w:rsidRDefault="00135EC2" w:rsidP="00135EC2">
      <w:pPr>
        <w:pStyle w:val="EndNoteBibliography"/>
        <w:spacing w:after="0"/>
      </w:pPr>
      <w:r w:rsidRPr="00135EC2">
        <w:t>43.</w:t>
      </w:r>
      <w:r w:rsidRPr="00135EC2">
        <w:tab/>
        <w:t xml:space="preserve">Pokharel S, Raut S, Adhikari B. Tackling antimicrobial resistance in low-income and middle-income countries. BMJ </w:t>
      </w:r>
      <w:r w:rsidR="00AB570F">
        <w:t>G</w:t>
      </w:r>
      <w:r w:rsidRPr="00135EC2">
        <w:t xml:space="preserve">lobal </w:t>
      </w:r>
      <w:r w:rsidR="00AB570F">
        <w:t>H</w:t>
      </w:r>
      <w:r w:rsidRPr="00135EC2">
        <w:t>ealth. 2019;4(6):e002104-e.</w:t>
      </w:r>
    </w:p>
    <w:p w14:paraId="0F9FAF9C" w14:textId="77777777" w:rsidR="00135EC2" w:rsidRPr="00135EC2" w:rsidRDefault="00135EC2" w:rsidP="00135EC2">
      <w:pPr>
        <w:pStyle w:val="EndNoteBibliography"/>
        <w:spacing w:after="0"/>
      </w:pPr>
      <w:r w:rsidRPr="00135EC2">
        <w:t>44.</w:t>
      </w:r>
      <w:r w:rsidRPr="00135EC2">
        <w:tab/>
        <w:t>Jiang F, Liu Y, Hu J, Chen X. Understanding Health Empowerment From the Perspective of Information Processing: Questionnaire Study. Journal of Medical Internet Research. 2022;24(1):e27178.</w:t>
      </w:r>
    </w:p>
    <w:p w14:paraId="1AEE0FAE" w14:textId="77777777" w:rsidR="00135EC2" w:rsidRPr="00135EC2" w:rsidRDefault="00135EC2" w:rsidP="00135EC2">
      <w:pPr>
        <w:pStyle w:val="EndNoteBibliography"/>
        <w:spacing w:after="0"/>
      </w:pPr>
      <w:r w:rsidRPr="00135EC2">
        <w:t>45.</w:t>
      </w:r>
      <w:r w:rsidRPr="00135EC2">
        <w:tab/>
        <w:t>Thornber K, Pitchforth E. Communicating antimicrobial resistance: the need to go beyond human health. JAC-antimicrobial resistance. 2021;3(3):dlab096-dlab.</w:t>
      </w:r>
    </w:p>
    <w:p w14:paraId="65E1E9BE" w14:textId="0ED50BD8" w:rsidR="00135EC2" w:rsidRPr="00135EC2" w:rsidRDefault="00135EC2" w:rsidP="00135EC2">
      <w:pPr>
        <w:pStyle w:val="EndNoteBibliography"/>
        <w:spacing w:after="0"/>
      </w:pPr>
      <w:r w:rsidRPr="00135EC2">
        <w:t>46.</w:t>
      </w:r>
      <w:r w:rsidRPr="00135EC2">
        <w:tab/>
        <w:t xml:space="preserve">Brownie S, Coutts R. Older Australians’ perceptions and practices in relation to a healthy diet for old age: A qualitative study. The Journal of </w:t>
      </w:r>
      <w:r w:rsidR="00AB570F">
        <w:t>N</w:t>
      </w:r>
      <w:r w:rsidRPr="00135EC2">
        <w:t xml:space="preserve">utrition, </w:t>
      </w:r>
      <w:r w:rsidR="00AB570F">
        <w:t>H</w:t>
      </w:r>
      <w:r w:rsidRPr="00135EC2">
        <w:t xml:space="preserve">ealth &amp; </w:t>
      </w:r>
      <w:r w:rsidR="00AB570F">
        <w:t>A</w:t>
      </w:r>
      <w:r w:rsidRPr="00135EC2">
        <w:t>ging. 2013;17(2):125-9.</w:t>
      </w:r>
    </w:p>
    <w:p w14:paraId="4DB04DB6" w14:textId="4E558744" w:rsidR="00135EC2" w:rsidRPr="00135EC2" w:rsidRDefault="00135EC2" w:rsidP="00135EC2">
      <w:pPr>
        <w:pStyle w:val="EndNoteBibliography"/>
        <w:spacing w:after="0"/>
      </w:pPr>
      <w:r w:rsidRPr="00135EC2">
        <w:t>47.</w:t>
      </w:r>
      <w:r w:rsidRPr="00135EC2">
        <w:tab/>
        <w:t xml:space="preserve">Biller-Takahashi JD, Takahashi LS, Mingatto FE, Urbinati EC. The immune system is limited by oxidative stress: Dietary selenium promotes optimal antioxidative status and greatest immune defense in pacu Piaractus mesopotamicus. Fish &amp; </w:t>
      </w:r>
      <w:r w:rsidR="00AB570F">
        <w:t>S</w:t>
      </w:r>
      <w:r w:rsidRPr="00135EC2">
        <w:t xml:space="preserve">hellfish </w:t>
      </w:r>
      <w:r w:rsidR="00AB570F">
        <w:t>I</w:t>
      </w:r>
      <w:r w:rsidRPr="00135EC2">
        <w:t>mmunology. 2015;47(1):360-7.</w:t>
      </w:r>
    </w:p>
    <w:p w14:paraId="07AA2BEE" w14:textId="2CBC9279" w:rsidR="00135EC2" w:rsidRPr="00135EC2" w:rsidRDefault="00135EC2" w:rsidP="00135EC2">
      <w:pPr>
        <w:pStyle w:val="EndNoteBibliography"/>
        <w:spacing w:after="0"/>
      </w:pPr>
      <w:r w:rsidRPr="00135EC2">
        <w:t>48.</w:t>
      </w:r>
      <w:r w:rsidRPr="00135EC2">
        <w:tab/>
        <w:t xml:space="preserve">Aman F, Masood S. How Nutrition can help to fight against COVID-19 Pandemic. Pakistan </w:t>
      </w:r>
      <w:r w:rsidR="00AB570F">
        <w:t>J</w:t>
      </w:r>
      <w:r w:rsidRPr="00135EC2">
        <w:t xml:space="preserve">ournal of </w:t>
      </w:r>
      <w:r w:rsidR="00AB570F">
        <w:t>M</w:t>
      </w:r>
      <w:r w:rsidRPr="00135EC2">
        <w:t xml:space="preserve">edical </w:t>
      </w:r>
      <w:r w:rsidR="00AB570F">
        <w:t>S</w:t>
      </w:r>
      <w:r w:rsidRPr="00135EC2">
        <w:t>ciences. 2020;36(S4):S121-S3.</w:t>
      </w:r>
    </w:p>
    <w:p w14:paraId="3CCB121A" w14:textId="507FF13F" w:rsidR="00135EC2" w:rsidRPr="00135EC2" w:rsidRDefault="00135EC2" w:rsidP="005E2272">
      <w:pPr>
        <w:pStyle w:val="EndNoteBibliography"/>
      </w:pPr>
      <w:r w:rsidRPr="00135EC2">
        <w:t>49.</w:t>
      </w:r>
      <w:r w:rsidRPr="00135EC2">
        <w:tab/>
        <w:t xml:space="preserve">Zingg W, Storr J, Park BJ, Jernigan JA, Harbarth S, Grayson ML, et al. Broadening the infection prevention and control network globally2017 Geneva IPC-think tank (part 3). Antimicrobial </w:t>
      </w:r>
      <w:r w:rsidR="00AB570F">
        <w:t>R</w:t>
      </w:r>
      <w:r w:rsidRPr="00135EC2">
        <w:t xml:space="preserve">esistance &amp; </w:t>
      </w:r>
      <w:r w:rsidR="00AB570F">
        <w:t>I</w:t>
      </w:r>
      <w:r w:rsidRPr="00135EC2">
        <w:t xml:space="preserve">nfection </w:t>
      </w:r>
      <w:r w:rsidR="00AB570F">
        <w:t>C</w:t>
      </w:r>
      <w:r w:rsidRPr="00135EC2">
        <w:t>ontrol. 2019;8(1):74-.</w:t>
      </w:r>
    </w:p>
    <w:p w14:paraId="31BA2BDE" w14:textId="578F9140" w:rsidR="00135EC2" w:rsidRPr="00135EC2" w:rsidRDefault="00135EC2" w:rsidP="00135EC2">
      <w:pPr>
        <w:pStyle w:val="EndNoteBibliography"/>
        <w:spacing w:after="0"/>
      </w:pPr>
      <w:r w:rsidRPr="00135EC2">
        <w:t>50.</w:t>
      </w:r>
      <w:r w:rsidRPr="00135EC2">
        <w:tab/>
        <w:t>Morrison V. An introduction to health psychology. 2022.</w:t>
      </w:r>
      <w:r w:rsidR="00AB570F" w:rsidRPr="00AB570F">
        <w:t xml:space="preserve"> </w:t>
      </w:r>
      <w:r w:rsidR="00AB570F">
        <w:t>SAGE Publications.</w:t>
      </w:r>
    </w:p>
    <w:p w14:paraId="651CB7A2" w14:textId="5756E8A9" w:rsidR="00135EC2" w:rsidRPr="00135EC2" w:rsidRDefault="00135EC2" w:rsidP="00135EC2">
      <w:pPr>
        <w:pStyle w:val="EndNoteBibliography"/>
        <w:spacing w:after="0"/>
      </w:pPr>
      <w:r w:rsidRPr="00135EC2">
        <w:t>51.</w:t>
      </w:r>
      <w:r w:rsidRPr="00135EC2">
        <w:tab/>
        <w:t xml:space="preserve">Gerend MA, Aiken LS, West SG. Personality Factors in Older Women's Perceived Susceptibility to Diseases of Aging. Journal of </w:t>
      </w:r>
      <w:r w:rsidR="00AB570F">
        <w:t>P</w:t>
      </w:r>
      <w:r w:rsidRPr="00135EC2">
        <w:t>ersonality. 2004;72(2):243-70.</w:t>
      </w:r>
    </w:p>
    <w:p w14:paraId="1BA2D49C" w14:textId="6BBE6D73" w:rsidR="00135EC2" w:rsidRPr="00135EC2" w:rsidRDefault="00135EC2" w:rsidP="00135EC2">
      <w:pPr>
        <w:pStyle w:val="EndNoteBibliography"/>
        <w:spacing w:after="0"/>
      </w:pPr>
      <w:r w:rsidRPr="00135EC2">
        <w:t>52.</w:t>
      </w:r>
      <w:r w:rsidRPr="00135EC2">
        <w:tab/>
        <w:t>Srull TK, Wyer RS. Handbook of social cognition. 2014.</w:t>
      </w:r>
      <w:r w:rsidR="00AB570F">
        <w:t xml:space="preserve"> SAGE Publications.</w:t>
      </w:r>
    </w:p>
    <w:p w14:paraId="019C179A" w14:textId="72E84B14" w:rsidR="00135EC2" w:rsidRPr="00135EC2" w:rsidRDefault="00135EC2" w:rsidP="00135EC2">
      <w:pPr>
        <w:pStyle w:val="EndNoteBibliography"/>
        <w:spacing w:after="0"/>
      </w:pPr>
      <w:r w:rsidRPr="00135EC2">
        <w:t>53.</w:t>
      </w:r>
      <w:r w:rsidRPr="00135EC2">
        <w:tab/>
        <w:t>Department of Health and Social Care. Young COVID patients share stories to urge others to get jabbed</w:t>
      </w:r>
      <w:r w:rsidR="00AB570F">
        <w:t>.</w:t>
      </w:r>
      <w:r w:rsidRPr="00135EC2">
        <w:t xml:space="preserve"> 2021 [Available from: </w:t>
      </w:r>
      <w:hyperlink r:id="rId24" w:history="1">
        <w:r w:rsidRPr="00135EC2">
          <w:rPr>
            <w:rStyle w:val="Hyperlink"/>
          </w:rPr>
          <w:t>https://www.gov.uk/government/news/young-covid-patients-share-stories-to-urge-others-to-get-jabbed</w:t>
        </w:r>
      </w:hyperlink>
      <w:r w:rsidR="00AB570F">
        <w:t>]</w:t>
      </w:r>
      <w:r w:rsidRPr="00135EC2">
        <w:t>.</w:t>
      </w:r>
    </w:p>
    <w:p w14:paraId="3C01F25C" w14:textId="77777777" w:rsidR="00135EC2" w:rsidRPr="00135EC2" w:rsidRDefault="00135EC2" w:rsidP="00135EC2">
      <w:pPr>
        <w:pStyle w:val="EndNoteBibliography"/>
        <w:spacing w:after="0"/>
      </w:pPr>
      <w:r w:rsidRPr="00135EC2">
        <w:t>54.</w:t>
      </w:r>
      <w:r w:rsidRPr="00135EC2">
        <w:tab/>
        <w:t>Hughes G, Bennett KM, Hetherington MM. Old and alone: barriers to healthy eating in older men living on their own. Appetite. 2004;43(3):269-76.</w:t>
      </w:r>
    </w:p>
    <w:p w14:paraId="5DC6BA3C" w14:textId="3C286F04" w:rsidR="00135EC2" w:rsidRPr="00135EC2" w:rsidRDefault="00135EC2" w:rsidP="00135EC2">
      <w:pPr>
        <w:pStyle w:val="EndNoteBibliography"/>
        <w:spacing w:after="0"/>
      </w:pPr>
      <w:r w:rsidRPr="00135EC2">
        <w:t>55.</w:t>
      </w:r>
      <w:r w:rsidRPr="00135EC2">
        <w:tab/>
        <w:t xml:space="preserve">Mendes Á, Abreu L, Vilar-Correia MR, Borlido-Santos J. "That Should Be Left to Doctors, That's What They are There For!"-Exploring the Reflexivity and Trust of Young Adults When Seeking Health Information. Health </w:t>
      </w:r>
      <w:r w:rsidR="00AB570F">
        <w:t>C</w:t>
      </w:r>
      <w:r w:rsidRPr="00135EC2">
        <w:t>ommunication. 2017;32(9):1076-81.</w:t>
      </w:r>
    </w:p>
    <w:p w14:paraId="7092EF90" w14:textId="5315900F" w:rsidR="00135EC2" w:rsidRPr="00135EC2" w:rsidRDefault="00135EC2" w:rsidP="00135EC2">
      <w:pPr>
        <w:pStyle w:val="EndNoteBibliography"/>
        <w:spacing w:after="0"/>
      </w:pPr>
      <w:r w:rsidRPr="00135EC2">
        <w:t>56.</w:t>
      </w:r>
      <w:r w:rsidRPr="00135EC2">
        <w:tab/>
        <w:t xml:space="preserve">Pitchforth E, Smith E, Taylor J, Davies S, Ali G-C, d’Angelo C. Global action on antimicrobial resistance: lessons from the history of climate change and tobacco control policy. BMJ </w:t>
      </w:r>
      <w:r w:rsidR="00AB570F">
        <w:t>G</w:t>
      </w:r>
      <w:r w:rsidRPr="00135EC2">
        <w:t xml:space="preserve">lobal </w:t>
      </w:r>
      <w:r w:rsidR="00AB570F">
        <w:t>H</w:t>
      </w:r>
      <w:r w:rsidRPr="00135EC2">
        <w:t>ealth. 2022;7(7):e009283.</w:t>
      </w:r>
    </w:p>
    <w:p w14:paraId="46315371" w14:textId="77777777" w:rsidR="00135EC2" w:rsidRPr="00135EC2" w:rsidRDefault="00135EC2" w:rsidP="00135EC2">
      <w:pPr>
        <w:pStyle w:val="EndNoteBibliography"/>
        <w:spacing w:after="0"/>
      </w:pPr>
      <w:r w:rsidRPr="00135EC2">
        <w:t>57.</w:t>
      </w:r>
      <w:r w:rsidRPr="00135EC2">
        <w:tab/>
        <w:t>Latkin CA, Knowlton AR. Social Network Assessments and Interventions for Health Behavior Change: A Critical Review. Behavioral medicine (Washington, DC). 2015;41(3):90-7.</w:t>
      </w:r>
    </w:p>
    <w:p w14:paraId="050855AE" w14:textId="709E29B6" w:rsidR="00135EC2" w:rsidRPr="00135EC2" w:rsidRDefault="00135EC2" w:rsidP="00135EC2">
      <w:pPr>
        <w:pStyle w:val="EndNoteBibliography"/>
        <w:spacing w:after="0"/>
      </w:pPr>
      <w:r w:rsidRPr="00135EC2">
        <w:t>58.</w:t>
      </w:r>
      <w:r w:rsidRPr="00135EC2">
        <w:tab/>
        <w:t xml:space="preserve">U.S. Department of Health and Human Services. Vaccines Protect Your Community 2022 [Available from: </w:t>
      </w:r>
      <w:hyperlink r:id="rId25" w:history="1">
        <w:r w:rsidRPr="00135EC2">
          <w:rPr>
            <w:rStyle w:val="Hyperlink"/>
          </w:rPr>
          <w:t>https://www.hhs.gov/immunization/basics/work/protection/index.html</w:t>
        </w:r>
      </w:hyperlink>
      <w:r w:rsidR="00AB570F">
        <w:t>]</w:t>
      </w:r>
      <w:r w:rsidRPr="00135EC2">
        <w:t>.</w:t>
      </w:r>
    </w:p>
    <w:p w14:paraId="1411765C" w14:textId="78B2692A" w:rsidR="00135EC2" w:rsidRPr="00135EC2" w:rsidRDefault="00135EC2" w:rsidP="00135EC2">
      <w:pPr>
        <w:pStyle w:val="EndNoteBibliography"/>
        <w:spacing w:after="0"/>
      </w:pPr>
      <w:r w:rsidRPr="00135EC2">
        <w:t>59.</w:t>
      </w:r>
      <w:r w:rsidRPr="00135EC2">
        <w:tab/>
        <w:t>Smokefree England. A quick guide to the smokefree law</w:t>
      </w:r>
      <w:r w:rsidR="00AB570F">
        <w:t>.</w:t>
      </w:r>
      <w:r w:rsidRPr="00135EC2">
        <w:t xml:space="preserve"> n.d. [Available from: </w:t>
      </w:r>
      <w:hyperlink r:id="rId26" w:history="1">
        <w:r w:rsidRPr="00135EC2">
          <w:rPr>
            <w:rStyle w:val="Hyperlink"/>
          </w:rPr>
          <w:t>http://www.smokefreeengland.co.uk/what-do-i-do/quick-guide/</w:t>
        </w:r>
      </w:hyperlink>
      <w:r w:rsidR="00AB570F">
        <w:t>]</w:t>
      </w:r>
      <w:r w:rsidRPr="00135EC2">
        <w:t>.</w:t>
      </w:r>
    </w:p>
    <w:p w14:paraId="3147F60F" w14:textId="77777777" w:rsidR="00135EC2" w:rsidRPr="00135EC2" w:rsidRDefault="00135EC2" w:rsidP="00135EC2">
      <w:pPr>
        <w:pStyle w:val="EndNoteBibliography"/>
        <w:spacing w:after="0"/>
      </w:pPr>
      <w:r w:rsidRPr="00135EC2">
        <w:lastRenderedPageBreak/>
        <w:t>60.</w:t>
      </w:r>
      <w:r w:rsidRPr="00135EC2">
        <w:tab/>
        <w:t>Forsat ND, Palmowski A, Palmowski Y, Boers M, Buttgereit F. Recruitment and Retention of Older People in Clinical Research: A Systematic Literature Review. Journal of the American Geriatrics Society (JAGS). 2020;68(12):2955-63.</w:t>
      </w:r>
    </w:p>
    <w:p w14:paraId="06A7E33E" w14:textId="7D446517" w:rsidR="00135EC2" w:rsidRPr="00135EC2" w:rsidRDefault="00135EC2" w:rsidP="00135EC2">
      <w:pPr>
        <w:pStyle w:val="EndNoteBibliography"/>
        <w:spacing w:after="0"/>
      </w:pPr>
      <w:r w:rsidRPr="00135EC2">
        <w:t>61.</w:t>
      </w:r>
      <w:r w:rsidRPr="00135EC2">
        <w:tab/>
        <w:t xml:space="preserve">Guo X, Vittinghoff E, Olgin JE, Marcus GM, Pletcher MJ. Volunteer Participation in the Health eHeart Study: A Comparison with the US Population. Scientific </w:t>
      </w:r>
      <w:r w:rsidR="00AB570F">
        <w:t>R</w:t>
      </w:r>
      <w:r w:rsidRPr="00135EC2">
        <w:t>eports. 2017;7(1):1956-9.</w:t>
      </w:r>
    </w:p>
    <w:p w14:paraId="5D6D5AC8" w14:textId="77777777" w:rsidR="00135EC2" w:rsidRPr="00135EC2" w:rsidRDefault="00135EC2" w:rsidP="00135EC2">
      <w:pPr>
        <w:pStyle w:val="EndNoteBibliography"/>
        <w:spacing w:after="0"/>
      </w:pPr>
      <w:r w:rsidRPr="00135EC2">
        <w:t>62.</w:t>
      </w:r>
      <w:r w:rsidRPr="00135EC2">
        <w:tab/>
        <w:t>Robert Rosenman VT, Laura Hill. Measuring bias in self-reported data. International Journal of Behavioural Healthcare Research. 2014;2(4):320-32.</w:t>
      </w:r>
    </w:p>
    <w:p w14:paraId="23189E85" w14:textId="1315B040" w:rsidR="00135EC2" w:rsidRPr="00135EC2" w:rsidRDefault="00135EC2" w:rsidP="00135EC2">
      <w:pPr>
        <w:pStyle w:val="EndNoteBibliography"/>
        <w:spacing w:after="0"/>
      </w:pPr>
      <w:r w:rsidRPr="00135EC2">
        <w:t>63.</w:t>
      </w:r>
      <w:r w:rsidRPr="00135EC2">
        <w:tab/>
        <w:t xml:space="preserve">Althubaiti A. Information bias in health research: definition, pitfalls, and adjustment methods. Journal of </w:t>
      </w:r>
      <w:r w:rsidR="00AB570F">
        <w:t>M</w:t>
      </w:r>
      <w:r w:rsidRPr="00135EC2">
        <w:t xml:space="preserve">ultidisciplinary </w:t>
      </w:r>
      <w:r w:rsidR="00AB570F">
        <w:t>H</w:t>
      </w:r>
      <w:r w:rsidRPr="00135EC2">
        <w:t>ealthcare. 2016;9(1):211-7.</w:t>
      </w:r>
    </w:p>
    <w:p w14:paraId="6F41163D" w14:textId="1328C13C" w:rsidR="00135EC2" w:rsidRPr="00135EC2" w:rsidRDefault="00135EC2" w:rsidP="00135EC2">
      <w:pPr>
        <w:pStyle w:val="EndNoteBibliography"/>
        <w:spacing w:after="0"/>
      </w:pPr>
      <w:r w:rsidRPr="00135EC2">
        <w:t>64.</w:t>
      </w:r>
      <w:r w:rsidRPr="00135EC2">
        <w:tab/>
        <w:t xml:space="preserve">Gong N, Meng Y, Hu Q, Du Q, Wu X, Zou W, et al. Obstacles to access to community care in urban senior-only households: a qualitative study. BMC </w:t>
      </w:r>
      <w:r w:rsidR="00AB570F">
        <w:t>G</w:t>
      </w:r>
      <w:r w:rsidRPr="00135EC2">
        <w:t>eriatrics. 2022;22(1):122.</w:t>
      </w:r>
    </w:p>
    <w:p w14:paraId="12FC3BE6" w14:textId="300A264C" w:rsidR="00135EC2" w:rsidRPr="00135EC2" w:rsidRDefault="00135EC2" w:rsidP="00135EC2">
      <w:pPr>
        <w:pStyle w:val="EndNoteBibliography"/>
        <w:spacing w:after="0"/>
      </w:pPr>
      <w:r w:rsidRPr="00135EC2">
        <w:t>65.</w:t>
      </w:r>
      <w:r w:rsidRPr="00135EC2">
        <w:tab/>
        <w:t>Keen S, Lomeli-Rodriguez M, Joffe H. From Challenge to Opportunity: Virtual Qualitative Research During COVID-19 and Beyond. International Journal of Qualitative Research. 2022.</w:t>
      </w:r>
      <w:r w:rsidR="00AB570F">
        <w:t xml:space="preserve"> [Available from: </w:t>
      </w:r>
      <w:r w:rsidR="00AB570F" w:rsidRPr="00AB570F">
        <w:t>https://journals.sagepub.com/doi/10.1177/16094069221105075</w:t>
      </w:r>
      <w:r w:rsidR="00AB570F">
        <w:t>].</w:t>
      </w:r>
    </w:p>
    <w:p w14:paraId="0A7AD282" w14:textId="2178A799" w:rsidR="00135EC2" w:rsidRPr="00135EC2" w:rsidRDefault="00135EC2" w:rsidP="00135EC2">
      <w:pPr>
        <w:pStyle w:val="EndNoteBibliography"/>
        <w:spacing w:after="0"/>
      </w:pPr>
      <w:r w:rsidRPr="00135EC2">
        <w:t>66.</w:t>
      </w:r>
      <w:r w:rsidRPr="00135EC2">
        <w:tab/>
        <w:t xml:space="preserve">Buchbinder E. Beyond Checking: Experiences of the Validation Interview. Qualitative social work: </w:t>
      </w:r>
      <w:r w:rsidR="00AB570F">
        <w:t>R</w:t>
      </w:r>
      <w:r w:rsidRPr="00135EC2">
        <w:t xml:space="preserve">esearch and </w:t>
      </w:r>
      <w:r w:rsidR="00AB570F">
        <w:t>P</w:t>
      </w:r>
      <w:r w:rsidRPr="00135EC2">
        <w:t>ractice. 2011;10(1):106-22.</w:t>
      </w:r>
    </w:p>
    <w:p w14:paraId="522E02AC" w14:textId="2CC24D09" w:rsidR="00135EC2" w:rsidRPr="00135EC2" w:rsidRDefault="00135EC2" w:rsidP="00135EC2">
      <w:pPr>
        <w:pStyle w:val="EndNoteBibliography"/>
      </w:pPr>
      <w:r w:rsidRPr="00135EC2">
        <w:t>67.</w:t>
      </w:r>
      <w:r w:rsidRPr="00135EC2">
        <w:tab/>
        <w:t xml:space="preserve">Chenail R. Interviewing the Investigator: Strategies for Addressing Instrumentation and Researcher Bias Concerns in Qualitative Research. Qualitative </w:t>
      </w:r>
      <w:r w:rsidR="00AB570F">
        <w:t>R</w:t>
      </w:r>
      <w:r w:rsidRPr="00135EC2">
        <w:t>eport. 2016.</w:t>
      </w:r>
    </w:p>
    <w:p w14:paraId="0E1180FD" w14:textId="24EA78EE" w:rsidR="009A1FB8" w:rsidRDefault="000D5BA6" w:rsidP="003B44FB">
      <w:pPr>
        <w:spacing w:after="0" w:line="240" w:lineRule="auto"/>
      </w:pPr>
      <w:r>
        <w:fldChar w:fldCharType="end"/>
      </w:r>
    </w:p>
    <w:sectPr w:rsidR="009A1FB8" w:rsidSect="00F4778D">
      <w:footerReference w:type="default" r:id="rId2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25E182" w14:textId="77777777" w:rsidR="004113AF" w:rsidRDefault="004113AF" w:rsidP="00057F78">
      <w:pPr>
        <w:spacing w:after="0" w:line="240" w:lineRule="auto"/>
      </w:pPr>
      <w:r>
        <w:separator/>
      </w:r>
    </w:p>
  </w:endnote>
  <w:endnote w:type="continuationSeparator" w:id="0">
    <w:p w14:paraId="404407FA" w14:textId="77777777" w:rsidR="004113AF" w:rsidRDefault="004113AF" w:rsidP="00057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5838359"/>
      <w:docPartObj>
        <w:docPartGallery w:val="Page Numbers (Bottom of Page)"/>
        <w:docPartUnique/>
      </w:docPartObj>
    </w:sdtPr>
    <w:sdtEndPr>
      <w:rPr>
        <w:noProof/>
      </w:rPr>
    </w:sdtEndPr>
    <w:sdtContent>
      <w:p w14:paraId="73CD3BB2" w14:textId="04607D64" w:rsidR="00470E69" w:rsidRDefault="00470E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9F721D" w14:textId="77777777" w:rsidR="00470E69" w:rsidRDefault="00470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6CA8EA" w14:textId="77777777" w:rsidR="004113AF" w:rsidRDefault="004113AF" w:rsidP="00057F78">
      <w:pPr>
        <w:spacing w:after="0" w:line="240" w:lineRule="auto"/>
      </w:pPr>
      <w:r>
        <w:separator/>
      </w:r>
    </w:p>
  </w:footnote>
  <w:footnote w:type="continuationSeparator" w:id="0">
    <w:p w14:paraId="73A380C2" w14:textId="77777777" w:rsidR="004113AF" w:rsidRDefault="004113AF" w:rsidP="00057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261B1B"/>
    <w:multiLevelType w:val="multilevel"/>
    <w:tmpl w:val="16647BAA"/>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1D1D1B0A"/>
    <w:multiLevelType w:val="hybridMultilevel"/>
    <w:tmpl w:val="0EA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844BEF"/>
    <w:multiLevelType w:val="multilevel"/>
    <w:tmpl w:val="BA5AB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A110CA"/>
    <w:multiLevelType w:val="multilevel"/>
    <w:tmpl w:val="6B02B320"/>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4BF42097"/>
    <w:multiLevelType w:val="hybridMultilevel"/>
    <w:tmpl w:val="DEECB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F53137"/>
    <w:multiLevelType w:val="multilevel"/>
    <w:tmpl w:val="94EED88C"/>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7F9A15FD"/>
    <w:multiLevelType w:val="multilevel"/>
    <w:tmpl w:val="A52E6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49103523">
    <w:abstractNumId w:val="5"/>
  </w:num>
  <w:num w:numId="2" w16cid:durableId="794258459">
    <w:abstractNumId w:val="3"/>
  </w:num>
  <w:num w:numId="3" w16cid:durableId="1328050115">
    <w:abstractNumId w:val="0"/>
  </w:num>
  <w:num w:numId="4" w16cid:durableId="751200011">
    <w:abstractNumId w:val="6"/>
  </w:num>
  <w:num w:numId="5" w16cid:durableId="1786850612">
    <w:abstractNumId w:val="4"/>
  </w:num>
  <w:num w:numId="6" w16cid:durableId="32585468">
    <w:abstractNumId w:val="1"/>
  </w:num>
  <w:num w:numId="7" w16cid:durableId="8561935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1AE0"/>
    <w:rsid w:val="00001AE0"/>
    <w:rsid w:val="00001D0E"/>
    <w:rsid w:val="000041BF"/>
    <w:rsid w:val="0000480F"/>
    <w:rsid w:val="00005ECE"/>
    <w:rsid w:val="00007337"/>
    <w:rsid w:val="00011333"/>
    <w:rsid w:val="00013EBE"/>
    <w:rsid w:val="00023831"/>
    <w:rsid w:val="000372B2"/>
    <w:rsid w:val="00037DCE"/>
    <w:rsid w:val="00043D27"/>
    <w:rsid w:val="00046628"/>
    <w:rsid w:val="00046EE6"/>
    <w:rsid w:val="00046EFA"/>
    <w:rsid w:val="00050AC0"/>
    <w:rsid w:val="0005686C"/>
    <w:rsid w:val="00057F78"/>
    <w:rsid w:val="00062C65"/>
    <w:rsid w:val="00064AAA"/>
    <w:rsid w:val="0006793C"/>
    <w:rsid w:val="00070E90"/>
    <w:rsid w:val="000712A0"/>
    <w:rsid w:val="00082AB3"/>
    <w:rsid w:val="00083FF1"/>
    <w:rsid w:val="00090440"/>
    <w:rsid w:val="000926F6"/>
    <w:rsid w:val="00093A23"/>
    <w:rsid w:val="00094231"/>
    <w:rsid w:val="0009701B"/>
    <w:rsid w:val="00097B1D"/>
    <w:rsid w:val="000B02B7"/>
    <w:rsid w:val="000B158D"/>
    <w:rsid w:val="000B3263"/>
    <w:rsid w:val="000C2444"/>
    <w:rsid w:val="000C3A03"/>
    <w:rsid w:val="000C6460"/>
    <w:rsid w:val="000C680F"/>
    <w:rsid w:val="000C7868"/>
    <w:rsid w:val="000D0499"/>
    <w:rsid w:val="000D2C18"/>
    <w:rsid w:val="000D5BA6"/>
    <w:rsid w:val="000E4395"/>
    <w:rsid w:val="000E5B03"/>
    <w:rsid w:val="000E65B1"/>
    <w:rsid w:val="000F7D96"/>
    <w:rsid w:val="00106790"/>
    <w:rsid w:val="0011219F"/>
    <w:rsid w:val="001129E4"/>
    <w:rsid w:val="00117D09"/>
    <w:rsid w:val="00126940"/>
    <w:rsid w:val="00126B49"/>
    <w:rsid w:val="00135EC2"/>
    <w:rsid w:val="00136E1B"/>
    <w:rsid w:val="00144244"/>
    <w:rsid w:val="00150857"/>
    <w:rsid w:val="001523D9"/>
    <w:rsid w:val="001574C6"/>
    <w:rsid w:val="00160132"/>
    <w:rsid w:val="001651BD"/>
    <w:rsid w:val="00184801"/>
    <w:rsid w:val="00185095"/>
    <w:rsid w:val="00186AB9"/>
    <w:rsid w:val="001901BF"/>
    <w:rsid w:val="001918EA"/>
    <w:rsid w:val="001940BE"/>
    <w:rsid w:val="001A1436"/>
    <w:rsid w:val="001A4E8E"/>
    <w:rsid w:val="001B4FE2"/>
    <w:rsid w:val="001C0285"/>
    <w:rsid w:val="001C0298"/>
    <w:rsid w:val="001C2BEC"/>
    <w:rsid w:val="001C2DE5"/>
    <w:rsid w:val="001C3645"/>
    <w:rsid w:val="001C655E"/>
    <w:rsid w:val="001C6B4B"/>
    <w:rsid w:val="001C7232"/>
    <w:rsid w:val="001D1C87"/>
    <w:rsid w:val="001D6BF6"/>
    <w:rsid w:val="001E6D23"/>
    <w:rsid w:val="001F5D08"/>
    <w:rsid w:val="002028C3"/>
    <w:rsid w:val="00204062"/>
    <w:rsid w:val="00204783"/>
    <w:rsid w:val="0020774F"/>
    <w:rsid w:val="0021067C"/>
    <w:rsid w:val="00215DCA"/>
    <w:rsid w:val="002165BD"/>
    <w:rsid w:val="002177F7"/>
    <w:rsid w:val="00217D4D"/>
    <w:rsid w:val="002227D9"/>
    <w:rsid w:val="00226F75"/>
    <w:rsid w:val="002317E7"/>
    <w:rsid w:val="002328CF"/>
    <w:rsid w:val="00233BF2"/>
    <w:rsid w:val="00236598"/>
    <w:rsid w:val="0023786A"/>
    <w:rsid w:val="00241C09"/>
    <w:rsid w:val="00241C47"/>
    <w:rsid w:val="00246973"/>
    <w:rsid w:val="002552BB"/>
    <w:rsid w:val="00262883"/>
    <w:rsid w:val="00263044"/>
    <w:rsid w:val="002704FD"/>
    <w:rsid w:val="002825FC"/>
    <w:rsid w:val="00285326"/>
    <w:rsid w:val="002931A0"/>
    <w:rsid w:val="00293F2D"/>
    <w:rsid w:val="00295BB7"/>
    <w:rsid w:val="002A20A3"/>
    <w:rsid w:val="002A7987"/>
    <w:rsid w:val="002C3644"/>
    <w:rsid w:val="002C6767"/>
    <w:rsid w:val="002D13BD"/>
    <w:rsid w:val="002D6246"/>
    <w:rsid w:val="002E2482"/>
    <w:rsid w:val="002F0C7C"/>
    <w:rsid w:val="002F3C63"/>
    <w:rsid w:val="002F5EC8"/>
    <w:rsid w:val="00300CE8"/>
    <w:rsid w:val="003011B0"/>
    <w:rsid w:val="00303F33"/>
    <w:rsid w:val="00304ED0"/>
    <w:rsid w:val="00310044"/>
    <w:rsid w:val="00311846"/>
    <w:rsid w:val="003209CD"/>
    <w:rsid w:val="00334E7B"/>
    <w:rsid w:val="00347B44"/>
    <w:rsid w:val="00370618"/>
    <w:rsid w:val="00372E69"/>
    <w:rsid w:val="00374AC0"/>
    <w:rsid w:val="003753AB"/>
    <w:rsid w:val="00381B37"/>
    <w:rsid w:val="003829A9"/>
    <w:rsid w:val="00383F45"/>
    <w:rsid w:val="00391864"/>
    <w:rsid w:val="003A0134"/>
    <w:rsid w:val="003A19C5"/>
    <w:rsid w:val="003B44FB"/>
    <w:rsid w:val="003B6E65"/>
    <w:rsid w:val="003C252F"/>
    <w:rsid w:val="003C3A3F"/>
    <w:rsid w:val="003C5A39"/>
    <w:rsid w:val="003D1A36"/>
    <w:rsid w:val="003D2EBE"/>
    <w:rsid w:val="003D7A5D"/>
    <w:rsid w:val="003D7A62"/>
    <w:rsid w:val="003E17F6"/>
    <w:rsid w:val="003E5C57"/>
    <w:rsid w:val="003F42CC"/>
    <w:rsid w:val="003F5566"/>
    <w:rsid w:val="003F6E4F"/>
    <w:rsid w:val="004106B5"/>
    <w:rsid w:val="004113AF"/>
    <w:rsid w:val="004226A9"/>
    <w:rsid w:val="004252ED"/>
    <w:rsid w:val="00427ED7"/>
    <w:rsid w:val="004302D5"/>
    <w:rsid w:val="0043430B"/>
    <w:rsid w:val="00440DAE"/>
    <w:rsid w:val="00441E34"/>
    <w:rsid w:val="004422D4"/>
    <w:rsid w:val="00443997"/>
    <w:rsid w:val="00454DF7"/>
    <w:rsid w:val="004615D6"/>
    <w:rsid w:val="0046432E"/>
    <w:rsid w:val="00470E69"/>
    <w:rsid w:val="004710EF"/>
    <w:rsid w:val="00472401"/>
    <w:rsid w:val="00472669"/>
    <w:rsid w:val="00483039"/>
    <w:rsid w:val="00485EBD"/>
    <w:rsid w:val="00487FEC"/>
    <w:rsid w:val="00495DC7"/>
    <w:rsid w:val="004A7330"/>
    <w:rsid w:val="004B3951"/>
    <w:rsid w:val="004B3BD0"/>
    <w:rsid w:val="004C6A11"/>
    <w:rsid w:val="004E39A9"/>
    <w:rsid w:val="004E5F3B"/>
    <w:rsid w:val="004F1728"/>
    <w:rsid w:val="004F243E"/>
    <w:rsid w:val="004F448F"/>
    <w:rsid w:val="00502527"/>
    <w:rsid w:val="00511738"/>
    <w:rsid w:val="00511A71"/>
    <w:rsid w:val="00511C28"/>
    <w:rsid w:val="005122D6"/>
    <w:rsid w:val="005169C4"/>
    <w:rsid w:val="0052517B"/>
    <w:rsid w:val="005252C5"/>
    <w:rsid w:val="00525CA4"/>
    <w:rsid w:val="00527CDE"/>
    <w:rsid w:val="005406FD"/>
    <w:rsid w:val="00540974"/>
    <w:rsid w:val="005448D3"/>
    <w:rsid w:val="005471B1"/>
    <w:rsid w:val="00555C15"/>
    <w:rsid w:val="005622E5"/>
    <w:rsid w:val="00567551"/>
    <w:rsid w:val="00576ACE"/>
    <w:rsid w:val="005818A0"/>
    <w:rsid w:val="00583466"/>
    <w:rsid w:val="00594D61"/>
    <w:rsid w:val="00595E7C"/>
    <w:rsid w:val="005A35C7"/>
    <w:rsid w:val="005A387D"/>
    <w:rsid w:val="005A696D"/>
    <w:rsid w:val="005B3565"/>
    <w:rsid w:val="005C0F93"/>
    <w:rsid w:val="005C12E0"/>
    <w:rsid w:val="005C24A7"/>
    <w:rsid w:val="005C36BE"/>
    <w:rsid w:val="005C4A58"/>
    <w:rsid w:val="005D2DC4"/>
    <w:rsid w:val="005D2F3F"/>
    <w:rsid w:val="005E2272"/>
    <w:rsid w:val="005E3F95"/>
    <w:rsid w:val="005E42A6"/>
    <w:rsid w:val="005E7F53"/>
    <w:rsid w:val="005F6C0A"/>
    <w:rsid w:val="005F7652"/>
    <w:rsid w:val="00600339"/>
    <w:rsid w:val="006066FD"/>
    <w:rsid w:val="00606EDB"/>
    <w:rsid w:val="00621EDF"/>
    <w:rsid w:val="00627963"/>
    <w:rsid w:val="0063018F"/>
    <w:rsid w:val="00637C9C"/>
    <w:rsid w:val="006428F6"/>
    <w:rsid w:val="00643A02"/>
    <w:rsid w:val="006507E6"/>
    <w:rsid w:val="00651D23"/>
    <w:rsid w:val="00652925"/>
    <w:rsid w:val="006559FE"/>
    <w:rsid w:val="006562FC"/>
    <w:rsid w:val="00661A39"/>
    <w:rsid w:val="00664B0B"/>
    <w:rsid w:val="0066729E"/>
    <w:rsid w:val="00671316"/>
    <w:rsid w:val="00672C2F"/>
    <w:rsid w:val="00675118"/>
    <w:rsid w:val="00682059"/>
    <w:rsid w:val="00686D7E"/>
    <w:rsid w:val="00687B22"/>
    <w:rsid w:val="00695CFA"/>
    <w:rsid w:val="006962E8"/>
    <w:rsid w:val="00697E16"/>
    <w:rsid w:val="006A5D1B"/>
    <w:rsid w:val="006A5EF2"/>
    <w:rsid w:val="006A7610"/>
    <w:rsid w:val="006B29FE"/>
    <w:rsid w:val="006B43AA"/>
    <w:rsid w:val="006C1DE7"/>
    <w:rsid w:val="006C466D"/>
    <w:rsid w:val="006C6E71"/>
    <w:rsid w:val="006C7BFF"/>
    <w:rsid w:val="006D0762"/>
    <w:rsid w:val="006D49C4"/>
    <w:rsid w:val="006D4CAE"/>
    <w:rsid w:val="006D688A"/>
    <w:rsid w:val="006E46A2"/>
    <w:rsid w:val="006E637A"/>
    <w:rsid w:val="006F5CD0"/>
    <w:rsid w:val="00700878"/>
    <w:rsid w:val="0070345A"/>
    <w:rsid w:val="00703E5E"/>
    <w:rsid w:val="00705F64"/>
    <w:rsid w:val="007103B9"/>
    <w:rsid w:val="00713110"/>
    <w:rsid w:val="0072045C"/>
    <w:rsid w:val="00731547"/>
    <w:rsid w:val="007376C2"/>
    <w:rsid w:val="00746CB6"/>
    <w:rsid w:val="00747A0E"/>
    <w:rsid w:val="0075117D"/>
    <w:rsid w:val="007545FA"/>
    <w:rsid w:val="007606FF"/>
    <w:rsid w:val="0076296C"/>
    <w:rsid w:val="00763AE5"/>
    <w:rsid w:val="00763CBB"/>
    <w:rsid w:val="007657A5"/>
    <w:rsid w:val="00767FFA"/>
    <w:rsid w:val="00772454"/>
    <w:rsid w:val="007764C8"/>
    <w:rsid w:val="007773BD"/>
    <w:rsid w:val="007779E4"/>
    <w:rsid w:val="00782143"/>
    <w:rsid w:val="00783598"/>
    <w:rsid w:val="00783BA1"/>
    <w:rsid w:val="0079091F"/>
    <w:rsid w:val="00791863"/>
    <w:rsid w:val="007965DB"/>
    <w:rsid w:val="007A2414"/>
    <w:rsid w:val="007B00D8"/>
    <w:rsid w:val="007B0A74"/>
    <w:rsid w:val="007B3698"/>
    <w:rsid w:val="007B6518"/>
    <w:rsid w:val="007C049B"/>
    <w:rsid w:val="007C76E8"/>
    <w:rsid w:val="007E38D2"/>
    <w:rsid w:val="007E5811"/>
    <w:rsid w:val="007F3FBE"/>
    <w:rsid w:val="0080004D"/>
    <w:rsid w:val="00800B8C"/>
    <w:rsid w:val="0080502E"/>
    <w:rsid w:val="00822237"/>
    <w:rsid w:val="00824C1D"/>
    <w:rsid w:val="00824EE8"/>
    <w:rsid w:val="00826225"/>
    <w:rsid w:val="00830394"/>
    <w:rsid w:val="00833194"/>
    <w:rsid w:val="00836C4F"/>
    <w:rsid w:val="00841E8D"/>
    <w:rsid w:val="00853479"/>
    <w:rsid w:val="00857BE9"/>
    <w:rsid w:val="00860438"/>
    <w:rsid w:val="00860D0D"/>
    <w:rsid w:val="0086483A"/>
    <w:rsid w:val="00864BB6"/>
    <w:rsid w:val="00874511"/>
    <w:rsid w:val="00881815"/>
    <w:rsid w:val="00881D2D"/>
    <w:rsid w:val="00883790"/>
    <w:rsid w:val="00884479"/>
    <w:rsid w:val="00892CD4"/>
    <w:rsid w:val="00894127"/>
    <w:rsid w:val="00894F67"/>
    <w:rsid w:val="008B34C0"/>
    <w:rsid w:val="008B4C28"/>
    <w:rsid w:val="008B6788"/>
    <w:rsid w:val="008C0342"/>
    <w:rsid w:val="008D2F4D"/>
    <w:rsid w:val="008D697B"/>
    <w:rsid w:val="008D73FD"/>
    <w:rsid w:val="008E0BD3"/>
    <w:rsid w:val="008E0CE8"/>
    <w:rsid w:val="008E401A"/>
    <w:rsid w:val="00904F73"/>
    <w:rsid w:val="00906C46"/>
    <w:rsid w:val="00910289"/>
    <w:rsid w:val="0091079A"/>
    <w:rsid w:val="00916D02"/>
    <w:rsid w:val="00925FAB"/>
    <w:rsid w:val="009277F2"/>
    <w:rsid w:val="009345AA"/>
    <w:rsid w:val="0094027C"/>
    <w:rsid w:val="00944188"/>
    <w:rsid w:val="0094495F"/>
    <w:rsid w:val="00954819"/>
    <w:rsid w:val="00976524"/>
    <w:rsid w:val="00976BE0"/>
    <w:rsid w:val="00976BE5"/>
    <w:rsid w:val="00981194"/>
    <w:rsid w:val="00983B84"/>
    <w:rsid w:val="00984ACA"/>
    <w:rsid w:val="009852D4"/>
    <w:rsid w:val="0099082E"/>
    <w:rsid w:val="009A1FB8"/>
    <w:rsid w:val="009A4715"/>
    <w:rsid w:val="009A7B92"/>
    <w:rsid w:val="009B0514"/>
    <w:rsid w:val="009C334E"/>
    <w:rsid w:val="009C5085"/>
    <w:rsid w:val="009C7388"/>
    <w:rsid w:val="009C7A65"/>
    <w:rsid w:val="009D10A7"/>
    <w:rsid w:val="009D389D"/>
    <w:rsid w:val="009D4FD1"/>
    <w:rsid w:val="009E1734"/>
    <w:rsid w:val="009E379C"/>
    <w:rsid w:val="009E4163"/>
    <w:rsid w:val="009F142C"/>
    <w:rsid w:val="009F38BC"/>
    <w:rsid w:val="009F6505"/>
    <w:rsid w:val="00A02F04"/>
    <w:rsid w:val="00A06857"/>
    <w:rsid w:val="00A1729A"/>
    <w:rsid w:val="00A301FA"/>
    <w:rsid w:val="00A30490"/>
    <w:rsid w:val="00A3264A"/>
    <w:rsid w:val="00A32C28"/>
    <w:rsid w:val="00A35240"/>
    <w:rsid w:val="00A3609D"/>
    <w:rsid w:val="00A36FE3"/>
    <w:rsid w:val="00A42FBF"/>
    <w:rsid w:val="00A46073"/>
    <w:rsid w:val="00A47CBE"/>
    <w:rsid w:val="00A47F5A"/>
    <w:rsid w:val="00A519DB"/>
    <w:rsid w:val="00A616F4"/>
    <w:rsid w:val="00A62C62"/>
    <w:rsid w:val="00A650AA"/>
    <w:rsid w:val="00A725D6"/>
    <w:rsid w:val="00A7378E"/>
    <w:rsid w:val="00A738FD"/>
    <w:rsid w:val="00A7449E"/>
    <w:rsid w:val="00A77D1D"/>
    <w:rsid w:val="00A8054D"/>
    <w:rsid w:val="00A8391A"/>
    <w:rsid w:val="00A84439"/>
    <w:rsid w:val="00A846A8"/>
    <w:rsid w:val="00A876F5"/>
    <w:rsid w:val="00A93BEE"/>
    <w:rsid w:val="00A942FB"/>
    <w:rsid w:val="00A94D72"/>
    <w:rsid w:val="00A95AFE"/>
    <w:rsid w:val="00A95F82"/>
    <w:rsid w:val="00AA2E56"/>
    <w:rsid w:val="00AA76DF"/>
    <w:rsid w:val="00AB570F"/>
    <w:rsid w:val="00AC3F5C"/>
    <w:rsid w:val="00AC5732"/>
    <w:rsid w:val="00AC7A26"/>
    <w:rsid w:val="00AD02EE"/>
    <w:rsid w:val="00AD0931"/>
    <w:rsid w:val="00AD2333"/>
    <w:rsid w:val="00AD35B8"/>
    <w:rsid w:val="00AD59D2"/>
    <w:rsid w:val="00AD64AD"/>
    <w:rsid w:val="00AD7CB7"/>
    <w:rsid w:val="00AE342F"/>
    <w:rsid w:val="00AE4142"/>
    <w:rsid w:val="00AE78A3"/>
    <w:rsid w:val="00AF0765"/>
    <w:rsid w:val="00AF07E7"/>
    <w:rsid w:val="00AF4B34"/>
    <w:rsid w:val="00AF5C16"/>
    <w:rsid w:val="00B01585"/>
    <w:rsid w:val="00B052FB"/>
    <w:rsid w:val="00B060D4"/>
    <w:rsid w:val="00B126F9"/>
    <w:rsid w:val="00B13ECD"/>
    <w:rsid w:val="00B17CDA"/>
    <w:rsid w:val="00B25CEC"/>
    <w:rsid w:val="00B25DFB"/>
    <w:rsid w:val="00B36BD4"/>
    <w:rsid w:val="00B44137"/>
    <w:rsid w:val="00B46C63"/>
    <w:rsid w:val="00B504B2"/>
    <w:rsid w:val="00B52826"/>
    <w:rsid w:val="00B55871"/>
    <w:rsid w:val="00B57C5D"/>
    <w:rsid w:val="00B615BC"/>
    <w:rsid w:val="00B65D24"/>
    <w:rsid w:val="00B7165B"/>
    <w:rsid w:val="00B73E1D"/>
    <w:rsid w:val="00B77075"/>
    <w:rsid w:val="00B80475"/>
    <w:rsid w:val="00B80C50"/>
    <w:rsid w:val="00B83FD2"/>
    <w:rsid w:val="00B966D7"/>
    <w:rsid w:val="00BA6659"/>
    <w:rsid w:val="00BB018C"/>
    <w:rsid w:val="00BB104E"/>
    <w:rsid w:val="00BB24B8"/>
    <w:rsid w:val="00BC0B61"/>
    <w:rsid w:val="00BC1CC1"/>
    <w:rsid w:val="00BC73D7"/>
    <w:rsid w:val="00BD5C4A"/>
    <w:rsid w:val="00BD6CEB"/>
    <w:rsid w:val="00BE07E5"/>
    <w:rsid w:val="00BE4E23"/>
    <w:rsid w:val="00BE7A8D"/>
    <w:rsid w:val="00BF04EC"/>
    <w:rsid w:val="00BF0FF0"/>
    <w:rsid w:val="00C105F1"/>
    <w:rsid w:val="00C14184"/>
    <w:rsid w:val="00C177AE"/>
    <w:rsid w:val="00C30249"/>
    <w:rsid w:val="00C30295"/>
    <w:rsid w:val="00C30354"/>
    <w:rsid w:val="00C31802"/>
    <w:rsid w:val="00C31E24"/>
    <w:rsid w:val="00C43072"/>
    <w:rsid w:val="00C440C5"/>
    <w:rsid w:val="00C550D5"/>
    <w:rsid w:val="00C56E89"/>
    <w:rsid w:val="00C5718E"/>
    <w:rsid w:val="00C61490"/>
    <w:rsid w:val="00C66EDF"/>
    <w:rsid w:val="00C70CC6"/>
    <w:rsid w:val="00C74EB8"/>
    <w:rsid w:val="00C76CA4"/>
    <w:rsid w:val="00C92E96"/>
    <w:rsid w:val="00CA1947"/>
    <w:rsid w:val="00CA7C6F"/>
    <w:rsid w:val="00CB286F"/>
    <w:rsid w:val="00CB4120"/>
    <w:rsid w:val="00CB505A"/>
    <w:rsid w:val="00CC24E6"/>
    <w:rsid w:val="00CC2EEC"/>
    <w:rsid w:val="00CD280B"/>
    <w:rsid w:val="00CD689E"/>
    <w:rsid w:val="00CE045B"/>
    <w:rsid w:val="00CE21B6"/>
    <w:rsid w:val="00CF149C"/>
    <w:rsid w:val="00CF1632"/>
    <w:rsid w:val="00CF1988"/>
    <w:rsid w:val="00CF37A1"/>
    <w:rsid w:val="00CF469E"/>
    <w:rsid w:val="00CF5B24"/>
    <w:rsid w:val="00CF730D"/>
    <w:rsid w:val="00CF7F75"/>
    <w:rsid w:val="00D074F5"/>
    <w:rsid w:val="00D10DBB"/>
    <w:rsid w:val="00D13B95"/>
    <w:rsid w:val="00D1632B"/>
    <w:rsid w:val="00D20AF1"/>
    <w:rsid w:val="00D238CF"/>
    <w:rsid w:val="00D2451F"/>
    <w:rsid w:val="00D31099"/>
    <w:rsid w:val="00D32843"/>
    <w:rsid w:val="00D4020E"/>
    <w:rsid w:val="00D407F6"/>
    <w:rsid w:val="00D43D37"/>
    <w:rsid w:val="00D50C81"/>
    <w:rsid w:val="00D51C75"/>
    <w:rsid w:val="00D6000A"/>
    <w:rsid w:val="00D6693A"/>
    <w:rsid w:val="00D67A7C"/>
    <w:rsid w:val="00D70B37"/>
    <w:rsid w:val="00D723A5"/>
    <w:rsid w:val="00D755BF"/>
    <w:rsid w:val="00D903C3"/>
    <w:rsid w:val="00D91CE5"/>
    <w:rsid w:val="00DA4C11"/>
    <w:rsid w:val="00DA5A15"/>
    <w:rsid w:val="00DB6F3A"/>
    <w:rsid w:val="00DC598A"/>
    <w:rsid w:val="00DD1BB6"/>
    <w:rsid w:val="00DD6A63"/>
    <w:rsid w:val="00DD6AA6"/>
    <w:rsid w:val="00DE0325"/>
    <w:rsid w:val="00DE269A"/>
    <w:rsid w:val="00E01362"/>
    <w:rsid w:val="00E031E1"/>
    <w:rsid w:val="00E05004"/>
    <w:rsid w:val="00E05753"/>
    <w:rsid w:val="00E11E88"/>
    <w:rsid w:val="00E1575D"/>
    <w:rsid w:val="00E158D9"/>
    <w:rsid w:val="00E16012"/>
    <w:rsid w:val="00E26DC3"/>
    <w:rsid w:val="00E30D70"/>
    <w:rsid w:val="00E33C42"/>
    <w:rsid w:val="00E34447"/>
    <w:rsid w:val="00E34AA1"/>
    <w:rsid w:val="00E35925"/>
    <w:rsid w:val="00E3660D"/>
    <w:rsid w:val="00E37F54"/>
    <w:rsid w:val="00E414D0"/>
    <w:rsid w:val="00E43333"/>
    <w:rsid w:val="00E4360E"/>
    <w:rsid w:val="00E43E12"/>
    <w:rsid w:val="00E560DF"/>
    <w:rsid w:val="00E604B0"/>
    <w:rsid w:val="00E62680"/>
    <w:rsid w:val="00E6746C"/>
    <w:rsid w:val="00E678A2"/>
    <w:rsid w:val="00E70826"/>
    <w:rsid w:val="00E779D5"/>
    <w:rsid w:val="00E801A7"/>
    <w:rsid w:val="00E81B66"/>
    <w:rsid w:val="00E833CF"/>
    <w:rsid w:val="00E835BC"/>
    <w:rsid w:val="00E8464E"/>
    <w:rsid w:val="00E94A54"/>
    <w:rsid w:val="00EA0C32"/>
    <w:rsid w:val="00EA143B"/>
    <w:rsid w:val="00EA20AF"/>
    <w:rsid w:val="00EA265A"/>
    <w:rsid w:val="00EB0AF8"/>
    <w:rsid w:val="00EB1AE5"/>
    <w:rsid w:val="00EB5EE9"/>
    <w:rsid w:val="00EC0118"/>
    <w:rsid w:val="00EC1CCD"/>
    <w:rsid w:val="00EC2EBB"/>
    <w:rsid w:val="00EC30B9"/>
    <w:rsid w:val="00EC7EE4"/>
    <w:rsid w:val="00ED1385"/>
    <w:rsid w:val="00ED5F72"/>
    <w:rsid w:val="00EE2DF9"/>
    <w:rsid w:val="00EE5453"/>
    <w:rsid w:val="00EE63E3"/>
    <w:rsid w:val="00EE7C7C"/>
    <w:rsid w:val="00EF134A"/>
    <w:rsid w:val="00EF4A3D"/>
    <w:rsid w:val="00EF518D"/>
    <w:rsid w:val="00F05E8A"/>
    <w:rsid w:val="00F265DE"/>
    <w:rsid w:val="00F27C6D"/>
    <w:rsid w:val="00F43927"/>
    <w:rsid w:val="00F4778D"/>
    <w:rsid w:val="00F535AF"/>
    <w:rsid w:val="00F54789"/>
    <w:rsid w:val="00F5538E"/>
    <w:rsid w:val="00F55D20"/>
    <w:rsid w:val="00F60B68"/>
    <w:rsid w:val="00F61149"/>
    <w:rsid w:val="00F61CB1"/>
    <w:rsid w:val="00F70426"/>
    <w:rsid w:val="00F7107F"/>
    <w:rsid w:val="00F7196B"/>
    <w:rsid w:val="00F735CB"/>
    <w:rsid w:val="00F7786E"/>
    <w:rsid w:val="00F802CB"/>
    <w:rsid w:val="00F915C3"/>
    <w:rsid w:val="00F91629"/>
    <w:rsid w:val="00F91779"/>
    <w:rsid w:val="00F963B7"/>
    <w:rsid w:val="00FA4E3D"/>
    <w:rsid w:val="00FB308C"/>
    <w:rsid w:val="00FB49D2"/>
    <w:rsid w:val="00FB569B"/>
    <w:rsid w:val="00FB7D8F"/>
    <w:rsid w:val="00FD2FC6"/>
    <w:rsid w:val="00FD3116"/>
    <w:rsid w:val="00FD7009"/>
    <w:rsid w:val="00FE1549"/>
    <w:rsid w:val="00FE231B"/>
    <w:rsid w:val="00FE4C01"/>
    <w:rsid w:val="00FF2F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BF7F43"/>
  <w15:chartTrackingRefBased/>
  <w15:docId w15:val="{53F1F4D3-E550-4845-B388-128DE4AC3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843"/>
  </w:style>
  <w:style w:type="paragraph" w:styleId="Heading1">
    <w:name w:val="heading 1"/>
    <w:basedOn w:val="Normal"/>
    <w:next w:val="Normal"/>
    <w:link w:val="Heading1Char"/>
    <w:uiPriority w:val="9"/>
    <w:qFormat/>
    <w:rsid w:val="00001A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1A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0C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72E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A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01AE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01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75117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ubtitle">
    <w:name w:val="Subtitle"/>
    <w:basedOn w:val="Normal"/>
    <w:next w:val="Normal"/>
    <w:link w:val="SubtitleChar"/>
    <w:uiPriority w:val="11"/>
    <w:qFormat/>
    <w:rsid w:val="00DE269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E269A"/>
    <w:rPr>
      <w:rFonts w:eastAsiaTheme="minorEastAsia"/>
      <w:color w:val="5A5A5A" w:themeColor="text1" w:themeTint="A5"/>
      <w:spacing w:val="15"/>
    </w:rPr>
  </w:style>
  <w:style w:type="table" w:styleId="PlainTable1">
    <w:name w:val="Plain Table 1"/>
    <w:basedOn w:val="TableNormal"/>
    <w:uiPriority w:val="41"/>
    <w:rsid w:val="00DE26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B80C5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5686C"/>
    <w:rPr>
      <w:color w:val="0563C1" w:themeColor="hyperlink"/>
      <w:u w:val="single"/>
    </w:rPr>
  </w:style>
  <w:style w:type="character" w:styleId="UnresolvedMention">
    <w:name w:val="Unresolved Mention"/>
    <w:basedOn w:val="DefaultParagraphFont"/>
    <w:uiPriority w:val="99"/>
    <w:semiHidden/>
    <w:unhideWhenUsed/>
    <w:rsid w:val="0005686C"/>
    <w:rPr>
      <w:color w:val="605E5C"/>
      <w:shd w:val="clear" w:color="auto" w:fill="E1DFDD"/>
    </w:rPr>
  </w:style>
  <w:style w:type="character" w:customStyle="1" w:styleId="Heading4Char">
    <w:name w:val="Heading 4 Char"/>
    <w:basedOn w:val="DefaultParagraphFont"/>
    <w:link w:val="Heading4"/>
    <w:uiPriority w:val="9"/>
    <w:rsid w:val="00372E69"/>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F61149"/>
    <w:rPr>
      <w:sz w:val="16"/>
      <w:szCs w:val="16"/>
    </w:rPr>
  </w:style>
  <w:style w:type="paragraph" w:styleId="CommentText">
    <w:name w:val="annotation text"/>
    <w:basedOn w:val="Normal"/>
    <w:link w:val="CommentTextChar"/>
    <w:uiPriority w:val="99"/>
    <w:unhideWhenUsed/>
    <w:rsid w:val="00F61149"/>
    <w:pPr>
      <w:spacing w:line="240" w:lineRule="auto"/>
    </w:pPr>
    <w:rPr>
      <w:sz w:val="20"/>
      <w:szCs w:val="20"/>
    </w:rPr>
  </w:style>
  <w:style w:type="character" w:customStyle="1" w:styleId="CommentTextChar">
    <w:name w:val="Comment Text Char"/>
    <w:basedOn w:val="DefaultParagraphFont"/>
    <w:link w:val="CommentText"/>
    <w:uiPriority w:val="99"/>
    <w:rsid w:val="00F61149"/>
    <w:rPr>
      <w:sz w:val="20"/>
      <w:szCs w:val="20"/>
    </w:rPr>
  </w:style>
  <w:style w:type="paragraph" w:styleId="CommentSubject">
    <w:name w:val="annotation subject"/>
    <w:basedOn w:val="CommentText"/>
    <w:next w:val="CommentText"/>
    <w:link w:val="CommentSubjectChar"/>
    <w:uiPriority w:val="99"/>
    <w:semiHidden/>
    <w:unhideWhenUsed/>
    <w:rsid w:val="00F61149"/>
    <w:rPr>
      <w:b/>
      <w:bCs/>
    </w:rPr>
  </w:style>
  <w:style w:type="character" w:customStyle="1" w:styleId="CommentSubjectChar">
    <w:name w:val="Comment Subject Char"/>
    <w:basedOn w:val="CommentTextChar"/>
    <w:link w:val="CommentSubject"/>
    <w:uiPriority w:val="99"/>
    <w:semiHidden/>
    <w:rsid w:val="00F61149"/>
    <w:rPr>
      <w:b/>
      <w:bCs/>
      <w:sz w:val="20"/>
      <w:szCs w:val="20"/>
    </w:rPr>
  </w:style>
  <w:style w:type="paragraph" w:styleId="Quote">
    <w:name w:val="Quote"/>
    <w:basedOn w:val="Normal"/>
    <w:next w:val="Normal"/>
    <w:link w:val="QuoteChar"/>
    <w:uiPriority w:val="29"/>
    <w:qFormat/>
    <w:rsid w:val="0068205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82059"/>
    <w:rPr>
      <w:i/>
      <w:iCs/>
      <w:color w:val="404040" w:themeColor="text1" w:themeTint="BF"/>
    </w:rPr>
  </w:style>
  <w:style w:type="paragraph" w:customStyle="1" w:styleId="EndNoteBibliographyTitle">
    <w:name w:val="EndNote Bibliography Title"/>
    <w:basedOn w:val="Normal"/>
    <w:link w:val="EndNoteBibliographyTitleChar"/>
    <w:rsid w:val="000D5BA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5BA6"/>
    <w:rPr>
      <w:rFonts w:ascii="Calibri" w:hAnsi="Calibri" w:cs="Calibri"/>
      <w:noProof/>
      <w:lang w:val="en-US"/>
    </w:rPr>
  </w:style>
  <w:style w:type="paragraph" w:customStyle="1" w:styleId="EndNoteBibliography">
    <w:name w:val="EndNote Bibliography"/>
    <w:basedOn w:val="Normal"/>
    <w:link w:val="EndNoteBibliographyChar"/>
    <w:rsid w:val="000D5BA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5BA6"/>
    <w:rPr>
      <w:rFonts w:ascii="Calibri" w:hAnsi="Calibri" w:cs="Calibri"/>
      <w:noProof/>
      <w:lang w:val="en-US"/>
    </w:rPr>
  </w:style>
  <w:style w:type="character" w:styleId="FollowedHyperlink">
    <w:name w:val="FollowedHyperlink"/>
    <w:basedOn w:val="DefaultParagraphFont"/>
    <w:uiPriority w:val="99"/>
    <w:semiHidden/>
    <w:unhideWhenUsed/>
    <w:rsid w:val="000D5BA6"/>
    <w:rPr>
      <w:color w:val="954F72" w:themeColor="followedHyperlink"/>
      <w:u w:val="single"/>
    </w:rPr>
  </w:style>
  <w:style w:type="paragraph" w:styleId="NoSpacing">
    <w:name w:val="No Spacing"/>
    <w:uiPriority w:val="1"/>
    <w:qFormat/>
    <w:rsid w:val="00AD35B8"/>
    <w:pPr>
      <w:spacing w:after="0" w:line="240" w:lineRule="auto"/>
    </w:pPr>
  </w:style>
  <w:style w:type="character" w:styleId="SubtleReference">
    <w:name w:val="Subtle Reference"/>
    <w:basedOn w:val="DefaultParagraphFont"/>
    <w:uiPriority w:val="31"/>
    <w:qFormat/>
    <w:rsid w:val="00F915C3"/>
    <w:rPr>
      <w:smallCaps/>
      <w:color w:val="5A5A5A" w:themeColor="text1" w:themeTint="A5"/>
    </w:rPr>
  </w:style>
  <w:style w:type="character" w:styleId="IntenseEmphasis">
    <w:name w:val="Intense Emphasis"/>
    <w:basedOn w:val="DefaultParagraphFont"/>
    <w:uiPriority w:val="21"/>
    <w:qFormat/>
    <w:rsid w:val="004B3BD0"/>
    <w:rPr>
      <w:i/>
      <w:iCs/>
      <w:color w:val="4472C4" w:themeColor="accent1"/>
    </w:rPr>
  </w:style>
  <w:style w:type="paragraph" w:styleId="Revision">
    <w:name w:val="Revision"/>
    <w:hidden/>
    <w:uiPriority w:val="99"/>
    <w:semiHidden/>
    <w:rsid w:val="00BA6659"/>
    <w:pPr>
      <w:spacing w:after="0" w:line="240" w:lineRule="auto"/>
    </w:pPr>
  </w:style>
  <w:style w:type="table" w:styleId="TableGridLight">
    <w:name w:val="Grid Table Light"/>
    <w:basedOn w:val="TableNormal"/>
    <w:uiPriority w:val="40"/>
    <w:rsid w:val="00FB7D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057F78"/>
  </w:style>
  <w:style w:type="paragraph" w:styleId="Header">
    <w:name w:val="header"/>
    <w:basedOn w:val="Normal"/>
    <w:link w:val="HeaderChar"/>
    <w:uiPriority w:val="99"/>
    <w:unhideWhenUsed/>
    <w:rsid w:val="00057F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7F78"/>
  </w:style>
  <w:style w:type="paragraph" w:styleId="Footer">
    <w:name w:val="footer"/>
    <w:basedOn w:val="Normal"/>
    <w:link w:val="FooterChar"/>
    <w:uiPriority w:val="99"/>
    <w:unhideWhenUsed/>
    <w:rsid w:val="00057F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7F78"/>
  </w:style>
  <w:style w:type="paragraph" w:styleId="ListParagraph">
    <w:name w:val="List Paragraph"/>
    <w:basedOn w:val="Normal"/>
    <w:uiPriority w:val="34"/>
    <w:qFormat/>
    <w:rsid w:val="009A1FB8"/>
    <w:pPr>
      <w:ind w:left="720"/>
      <w:contextualSpacing/>
    </w:pPr>
  </w:style>
  <w:style w:type="paragraph" w:styleId="BalloonText">
    <w:name w:val="Balloon Text"/>
    <w:basedOn w:val="Normal"/>
    <w:link w:val="BalloonTextChar"/>
    <w:uiPriority w:val="99"/>
    <w:semiHidden/>
    <w:unhideWhenUsed/>
    <w:rsid w:val="006301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1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56760">
      <w:bodyDiv w:val="1"/>
      <w:marLeft w:val="0"/>
      <w:marRight w:val="0"/>
      <w:marTop w:val="0"/>
      <w:marBottom w:val="0"/>
      <w:divBdr>
        <w:top w:val="none" w:sz="0" w:space="0" w:color="auto"/>
        <w:left w:val="none" w:sz="0" w:space="0" w:color="auto"/>
        <w:bottom w:val="none" w:sz="0" w:space="0" w:color="auto"/>
        <w:right w:val="none" w:sz="0" w:space="0" w:color="auto"/>
      </w:divBdr>
    </w:div>
    <w:div w:id="143736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mr-review.org/sites/default/files/AMR%20Review%20Paper%20-%20Tackling%20a%20crisis%20for%20the%20health%20and%20wealth%20of%20nations_1.pdf" TargetMode="External"/><Relationship Id="rId18" Type="http://schemas.openxmlformats.org/officeDocument/2006/relationships/hyperlink" Target="https://www.who.int/news-room/fact-sheets/detail/antimicrobial-resistance" TargetMode="External"/><Relationship Id="rId26" Type="http://schemas.openxmlformats.org/officeDocument/2006/relationships/hyperlink" Target="http://www.smokefreeengland.co.uk/what-do-i-do/quick-guide/" TargetMode="External"/><Relationship Id="rId3" Type="http://schemas.openxmlformats.org/officeDocument/2006/relationships/customXml" Target="../customXml/item3.xml"/><Relationship Id="rId21" Type="http://schemas.openxmlformats.org/officeDocument/2006/relationships/hyperlink" Target="https://imd-by-postcode.opendatacommunities.org/imd/2019" TargetMode="External"/><Relationship Id="rId7" Type="http://schemas.openxmlformats.org/officeDocument/2006/relationships/settings" Target="settings.xml"/><Relationship Id="rId12" Type="http://schemas.openxmlformats.org/officeDocument/2006/relationships/hyperlink" Target="https://www.who.int/news-room/spotlight/ten-threats-to-global-health-in-2019" TargetMode="External"/><Relationship Id="rId17" Type="http://schemas.openxmlformats.org/officeDocument/2006/relationships/hyperlink" Target="https://www.safetyandquality.gov.au/sites/default/files/2022-11/antibiotic_resistance_and_older_people_factsheet.pdf" TargetMode="External"/><Relationship Id="rId25" Type="http://schemas.openxmlformats.org/officeDocument/2006/relationships/hyperlink" Target="https://www.hhs.gov/immunization/basics/work/protection/index.html" TargetMode="External"/><Relationship Id="rId2" Type="http://schemas.openxmlformats.org/officeDocument/2006/relationships/customXml" Target="../customXml/item2.xml"/><Relationship Id="rId16" Type="http://schemas.openxmlformats.org/officeDocument/2006/relationships/hyperlink" Target="https://assets.publishing.service.gov.uk/government/uploads/system/uploads/attachment_data/file/1118310/ESPAUR-report-2021-to-2022.pdf" TargetMode="External"/><Relationship Id="rId20" Type="http://schemas.openxmlformats.org/officeDocument/2006/relationships/hyperlink" Target="https://opendata.bristol.gov.uk/api/datasets/1.0/deprivation-in-bristol-2019/attachments/deprivation_in_bristol_2019_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rf35@bath.ac.uk" TargetMode="External"/><Relationship Id="rId24" Type="http://schemas.openxmlformats.org/officeDocument/2006/relationships/hyperlink" Target="https://www.gov.uk/government/news/young-covid-patients-share-stories-to-urge-others-to-get-jabbed" TargetMode="External"/><Relationship Id="rId5" Type="http://schemas.openxmlformats.org/officeDocument/2006/relationships/numbering" Target="numbering.xml"/><Relationship Id="rId15" Type="http://schemas.openxmlformats.org/officeDocument/2006/relationships/hyperlink" Target="https://www.gov.uk/government/consultations/antimicrobial-resistance-national-action-plan-call-for-evidence/antimicrobial-resistance-national-action-plan-call-for-evidence" TargetMode="External"/><Relationship Id="rId23" Type="http://schemas.openxmlformats.org/officeDocument/2006/relationships/hyperlink" Target="https://antibioticguardian.com/"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researchbriefings.files.parliament.uk/documents/SN03336/SN03336.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publications/i/item/9789241509763" TargetMode="External"/><Relationship Id="rId22" Type="http://schemas.openxmlformats.org/officeDocument/2006/relationships/hyperlink" Target="https://www.gov.uk/government/news/keep-antibiotics-working-campaign-returns"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7BBE0D51AF98349A74E4BD055F7C917" ma:contentTypeVersion="11" ma:contentTypeDescription="Create a new document." ma:contentTypeScope="" ma:versionID="78ef6f096d3045d2e67f84c3546a36f6">
  <xsd:schema xmlns:xsd="http://www.w3.org/2001/XMLSchema" xmlns:xs="http://www.w3.org/2001/XMLSchema" xmlns:p="http://schemas.microsoft.com/office/2006/metadata/properties" xmlns:ns3="7552bfc7-aaf6-4fe3-a365-a05ba1769228" targetNamespace="http://schemas.microsoft.com/office/2006/metadata/properties" ma:root="true" ma:fieldsID="3eb6092fa51477b110906567ba7d6964" ns3:_="">
    <xsd:import namespace="7552bfc7-aaf6-4fe3-a365-a05ba1769228"/>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52bfc7-aaf6-4fe3-a365-a05ba17692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ystemTags" ma:index="11" nillable="true" ma:displayName="MediaServiceSystemTags" ma:hidden="true" ma:internalName="MediaServiceSystemTags"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Location" ma:index="17" nillable="true" ma:displayName="Location" ma:indexed="true" ma:internalName="MediaServiceLocation"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6280C0-77AE-47E7-BA52-F45BC59B97F3}">
  <ds:schemaRefs>
    <ds:schemaRef ds:uri="http://schemas.openxmlformats.org/officeDocument/2006/bibliography"/>
  </ds:schemaRefs>
</ds:datastoreItem>
</file>

<file path=customXml/itemProps2.xml><?xml version="1.0" encoding="utf-8"?>
<ds:datastoreItem xmlns:ds="http://schemas.openxmlformats.org/officeDocument/2006/customXml" ds:itemID="{CCEB906C-C173-466E-819E-09260E2DE37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142ECD-2B87-4700-8B6B-E82D43743C13}">
  <ds:schemaRefs>
    <ds:schemaRef ds:uri="http://schemas.microsoft.com/sharepoint/v3/contenttype/forms"/>
  </ds:schemaRefs>
</ds:datastoreItem>
</file>

<file path=customXml/itemProps4.xml><?xml version="1.0" encoding="utf-8"?>
<ds:datastoreItem xmlns:ds="http://schemas.openxmlformats.org/officeDocument/2006/customXml" ds:itemID="{0B88223A-70BC-4303-9260-D2B8A99F5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52bfc7-aaf6-4fe3-a365-a05ba1769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8774</Words>
  <Characters>107013</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na Flintham</dc:creator>
  <cp:lastModifiedBy>Lorna Flintham</cp:lastModifiedBy>
  <cp:revision>2</cp:revision>
  <cp:lastPrinted>2022-12-19T14:15:00Z</cp:lastPrinted>
  <dcterms:created xsi:type="dcterms:W3CDTF">2025-09-08T11:46:00Z</dcterms:created>
  <dcterms:modified xsi:type="dcterms:W3CDTF">2025-09-0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BBE0D51AF98349A74E4BD055F7C917</vt:lpwstr>
  </property>
</Properties>
</file>